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F231AD" w14:textId="77777777" w:rsidR="00263E8E" w:rsidRDefault="00263E8E" w:rsidP="00263E8E">
      <w:pPr>
        <w:pStyle w:val="ChapterTitleB"/>
        <w:spacing w:before="0" w:after="0" w:line="480" w:lineRule="auto"/>
        <w:rPr>
          <w:u w:val="none"/>
        </w:rPr>
      </w:pPr>
      <w:bookmarkStart w:id="0" w:name="_Toc162794597"/>
      <w:bookmarkStart w:id="1" w:name="_Hlk162792491"/>
      <w:r w:rsidRPr="00670899">
        <w:rPr>
          <w:u w:val="none"/>
        </w:rPr>
        <w:t xml:space="preserve">Chapter </w:t>
      </w:r>
      <w:r>
        <w:rPr>
          <w:u w:val="none"/>
        </w:rPr>
        <w:t>3.</w:t>
      </w:r>
      <w:r w:rsidRPr="00670899">
        <w:rPr>
          <w:u w:val="none"/>
        </w:rPr>
        <w:t xml:space="preserve"> Heads up! Social vigilance behaviour in urban</w:t>
      </w:r>
      <w:r>
        <w:rPr>
          <w:u w:val="none"/>
        </w:rPr>
        <w:t xml:space="preserve"> </w:t>
      </w:r>
      <w:r w:rsidRPr="00670899">
        <w:rPr>
          <w:u w:val="none"/>
        </w:rPr>
        <w:t>American crows</w:t>
      </w:r>
      <w:bookmarkEnd w:id="0"/>
    </w:p>
    <w:p w14:paraId="7468B16E" w14:textId="77777777" w:rsidR="00263E8E" w:rsidRPr="008E591C" w:rsidRDefault="00263E8E" w:rsidP="00263E8E">
      <w:pPr>
        <w:pStyle w:val="SectionText"/>
      </w:pPr>
      <w:r w:rsidRPr="008E591C">
        <w:rPr>
          <w:highlight w:val="yellow"/>
        </w:rPr>
        <w:t>PUT AUTHORS AND AFFILIATIONS</w:t>
      </w:r>
    </w:p>
    <w:p w14:paraId="6F6BC544" w14:textId="77777777" w:rsidR="00263E8E" w:rsidRPr="00670899" w:rsidRDefault="00263E8E" w:rsidP="00263E8E">
      <w:pPr>
        <w:pStyle w:val="SectionSubtitle"/>
        <w:spacing w:after="0" w:line="480" w:lineRule="auto"/>
      </w:pPr>
      <w:bookmarkStart w:id="2" w:name="_Toc162204952"/>
      <w:bookmarkStart w:id="3" w:name="_Toc162794598"/>
      <w:r w:rsidRPr="00670899">
        <w:t>Introduction</w:t>
      </w:r>
      <w:bookmarkEnd w:id="2"/>
      <w:bookmarkEnd w:id="3"/>
    </w:p>
    <w:p w14:paraId="147BA8BC" w14:textId="1E89BA85" w:rsidR="00263E8E" w:rsidRDefault="00263E8E" w:rsidP="00263E8E">
      <w:pPr>
        <w:pStyle w:val="ChapterTitle"/>
        <w:spacing w:line="480" w:lineRule="auto"/>
      </w:pPr>
      <w:r>
        <w:t>Groups of</w:t>
      </w:r>
      <w:r w:rsidRPr="00DB679E">
        <w:t xml:space="preserve"> American crow</w:t>
      </w:r>
      <w:r>
        <w:t>s</w:t>
      </w:r>
      <w:r w:rsidRPr="00DB679E">
        <w:t xml:space="preserve"> (</w:t>
      </w:r>
      <w:r w:rsidRPr="00670899">
        <w:rPr>
          <w:i/>
          <w:iCs w:val="0"/>
        </w:rPr>
        <w:t>Corvus brachyrhynchos</w:t>
      </w:r>
      <w:r w:rsidRPr="00DB679E">
        <w:t xml:space="preserve">) </w:t>
      </w:r>
      <w:r>
        <w:t xml:space="preserve">can be found roaming the skies of most North American cities and are an example of an urbanized species able to exploit human-altered environments </w:t>
      </w:r>
      <w:r>
        <w:fldChar w:fldCharType="begin"/>
      </w:r>
      <w:r>
        <w:instrText xml:space="preserve"> ADDIN ZOTERO_ITEM CSL_CITATION {"citationID":"s2qVPjj7","properties":{"formattedCitation":"(Marzluff et al., 2001; Withey &amp; Marzluff, 2009)","plainCitation":"(Marzluff et al., 2001; Withey &amp; Marzluff, 200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fldChar w:fldCharType="separate"/>
      </w:r>
      <w:r w:rsidRPr="00263E8E">
        <w:t>(Marzluff et al., 2001; Withey &amp; Marzluff, 2009)</w:t>
      </w:r>
      <w:r>
        <w:fldChar w:fldCharType="end"/>
      </w:r>
      <w:r>
        <w:t>.</w:t>
      </w:r>
      <w:r w:rsidRPr="00DB679E">
        <w:t xml:space="preserve"> </w:t>
      </w:r>
      <w:r>
        <w:t>Behavioural</w:t>
      </w:r>
      <w:r w:rsidRPr="00DB679E">
        <w:t xml:space="preserve"> adaptations have allowed them to</w:t>
      </w:r>
      <w:r>
        <w:t xml:space="preserve"> use</w:t>
      </w:r>
      <w:r w:rsidRPr="00DB679E">
        <w:t xml:space="preserve"> anthropogenic resources and </w:t>
      </w:r>
      <w:r>
        <w:t>deal with</w:t>
      </w:r>
      <w:r w:rsidRPr="00DB679E">
        <w:t xml:space="preserve"> the challenges of </w:t>
      </w:r>
      <w:r>
        <w:t xml:space="preserve">urban living </w:t>
      </w:r>
      <w:r>
        <w:fldChar w:fldCharType="begin"/>
      </w:r>
      <w:r>
        <w:instrText xml:space="preserve"> ADDIN ZOTERO_ITEM CSL_CITATION {"citationID":"r5GnZKga","properties":{"formattedCitation":"(Isaksson, 2018; Lowry et al., 2013)","plainCitation":"(Isaksson, 2018; Lowry et al., 2013)","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Isaksson, 2018; Lowry et al., 2013)</w:t>
      </w:r>
      <w:r>
        <w:fldChar w:fldCharType="end"/>
      </w:r>
      <w:r>
        <w:t xml:space="preserve">. Adaptive social foraging behaviours could further help mitigate the risks of foraging in urban areas, and potentially increase their foraging efficiency. </w:t>
      </w:r>
      <w:r w:rsidRPr="00DB679E">
        <w:t>Th</w:t>
      </w:r>
      <w:r>
        <w:t>ese</w:t>
      </w:r>
      <w:r w:rsidRPr="00DB679E">
        <w:t xml:space="preserve"> adaptations</w:t>
      </w:r>
      <w:r>
        <w:t xml:space="preserve"> are beneficial to the success of crows but could have</w:t>
      </w:r>
      <w:r w:rsidRPr="00DB679E">
        <w:t xml:space="preserve"> broader ecological implications, </w:t>
      </w:r>
      <w:r>
        <w:t xml:space="preserve">namely contributing to the decrease in North American avifauna through increased competition or predation </w:t>
      </w:r>
      <w:r>
        <w:fldChar w:fldCharType="begin"/>
      </w:r>
      <w:r>
        <w:instrText xml:space="preserve"> ADDIN ZOTERO_ITEM CSL_CITATION {"citationID":"xR7TUsIt","properties":{"formattedCitation":"(Latta &amp; Latta, 2015; Rosenberg et al., 2019)","plainCitation":"(Latta &amp; Latta, 2015; Rosenberg et al., 2019)","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fldChar w:fldCharType="separate"/>
      </w:r>
      <w:r w:rsidRPr="00263E8E">
        <w:t>(Latta &amp; Latta, 2015; Rosenberg et al., 2019)</w:t>
      </w:r>
      <w:r>
        <w:fldChar w:fldCharType="end"/>
      </w:r>
      <w:r>
        <w:t>. Studying the behaviour of American crows in urban environments is therefore crucial for several reasons. Understanding how crows can alter their individual and social behaviours to better forage in urban landscapes can contribute to ou</w:t>
      </w:r>
      <w:r w:rsidRPr="00F60286">
        <w:t>r understanding</w:t>
      </w:r>
      <w:r>
        <w:t xml:space="preserve">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6704DE7B" w14:textId="35843FC9" w:rsidR="00263E8E" w:rsidRDefault="00263E8E" w:rsidP="00263E8E">
      <w:pPr>
        <w:pStyle w:val="SectionText"/>
        <w:spacing w:line="480" w:lineRule="auto"/>
      </w:pPr>
      <w:r>
        <w:t xml:space="preserve">American crows are capable of a variety of social behaviours </w:t>
      </w:r>
      <w:r>
        <w:fldChar w:fldCharType="begin"/>
      </w:r>
      <w:r>
        <w:instrText xml:space="preserve"> ADDIN ZOTERO_ITEM CSL_CITATION {"citationID":"tnUsxgOw","properties":{"formattedCitation":"(Johnson, 1994; Latta &amp; Latta, 2015; Maccarone, 1987)","plainCitation":"(Johnson, 1994; Latta &amp; Latta, 2015; Maccarone, 1987)","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id":57,"uris":["http://zotero.org/users/8430992/items/RM9GJ65L"],"itemData":{"id":57,"type":"article-journal","container-title":"The Handbook: Prevention and Control of Wildlife Damage","title":"AMERICAN CROWS","URL":"https://digitalcommons.unl.edu/icwdmhandbook/60","author":[{"family":"Johnson","given":"Ron"}],"issued":{"date-parts":[["1994",1,1]]},"citation-key":"johnsonAMERICANCROWS1994"}}],"schema":"https://github.com/citation-style-language/schema/raw/master/csl-citation.json"} </w:instrText>
      </w:r>
      <w:r>
        <w:fldChar w:fldCharType="separate"/>
      </w:r>
      <w:r w:rsidRPr="00263E8E">
        <w:t>(Johnson, 1994; Latta &amp; Latta, 2015; Maccarone, 1987)</w:t>
      </w:r>
      <w:r>
        <w:fldChar w:fldCharType="end"/>
      </w:r>
      <w:r>
        <w:t xml:space="preserve">. </w:t>
      </w:r>
      <w:r w:rsidRPr="00DB679E">
        <w:t xml:space="preserve">Of particular interest is sentinel </w:t>
      </w:r>
      <w:r>
        <w:t>behaviour</w:t>
      </w:r>
      <w:r w:rsidRPr="00DB679E">
        <w:t xml:space="preserve">, a coordinated social </w:t>
      </w:r>
      <w:r>
        <w:lastRenderedPageBreak/>
        <w:t>behaviour</w:t>
      </w:r>
      <w:r w:rsidRPr="00DB679E">
        <w:t xml:space="preserve"> where </w:t>
      </w:r>
      <w:r>
        <w:t>an</w:t>
      </w:r>
      <w:r w:rsidRPr="00DB679E">
        <w:t xml:space="preserve"> individual </w:t>
      </w:r>
      <w:r>
        <w:t xml:space="preserve">is constantly vigilant </w:t>
      </w:r>
      <w:r w:rsidRPr="00DB679E">
        <w:t>to monitor threats while others forage</w:t>
      </w:r>
      <w:r>
        <w:t xml:space="preserve"> </w:t>
      </w:r>
      <w:r>
        <w:fldChar w:fldCharType="begin"/>
      </w:r>
      <w:r>
        <w:instrText xml:space="preserve"> ADDIN ZOTERO_ITEM CSL_CITATION {"citationID":"trswNukK","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rsidRPr="00DB679E">
        <w:t xml:space="preserve">. </w:t>
      </w:r>
      <w:r>
        <w:t xml:space="preserve">Sentinels often adopt prominent, exposed positions to maximize their field of view, making them more likely to detect approaching predators. This behaviour can be observed in a variety of social animals, including birds, mammals, and fish </w:t>
      </w:r>
      <w:r>
        <w:fldChar w:fldCharType="begin"/>
      </w:r>
      <w:r>
        <w:instrText xml:space="preserve"> ADDIN ZOTERO_ITEM CSL_CITATION {"citationID":"A6XNRApq","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t xml:space="preserve">. </w:t>
      </w:r>
      <w:r w:rsidRPr="00DB679E">
        <w:t>Initially perceived as an altruistic act benefiting the group</w:t>
      </w:r>
      <w:r>
        <w:t xml:space="preserve"> at the expense of the sentinel</w:t>
      </w:r>
      <w:r w:rsidRPr="00DB679E">
        <w:t xml:space="preserve">, sentinel </w:t>
      </w:r>
      <w:r>
        <w:t>behaviour</w:t>
      </w:r>
      <w:r w:rsidRPr="00DB679E">
        <w:t xml:space="preserve"> is now recognized as a more self</w:t>
      </w:r>
      <w:r>
        <w:t>ish behaviour</w:t>
      </w:r>
      <w:r w:rsidRPr="00DB679E">
        <w:t>, with the sentinel reaping the primary benefits through increased safety</w:t>
      </w:r>
      <w:r>
        <w:t xml:space="preserve"> </w:t>
      </w:r>
      <w:r>
        <w:fldChar w:fldCharType="begin"/>
      </w:r>
      <w:r>
        <w:instrText xml:space="preserve"> ADDIN ZOTERO_ITEM CSL_CITATION {"citationID":"4vBYdEyd","properties":{"formattedCitation":"(Bednekoff, 1997, 2001; Blumstein, 1999; Clutton-Brock et al., 1999)","plainCitation":"(Bednekoff, 1997, 2001; Blumstein, 1999; Clutton-Brock et al., 1999)","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Pr="00263E8E">
        <w:t>(Bednekoff, 1997, 2001; Blumstein, 1999; Clutton-Brock et al., 1999)</w:t>
      </w:r>
      <w:r>
        <w:fldChar w:fldCharType="end"/>
      </w:r>
      <w:r w:rsidRPr="00DB679E">
        <w:t xml:space="preserve">. </w:t>
      </w:r>
      <w:r>
        <w:t xml:space="preserve">The selfish state-dependent model for sentinel decision-making proposes that an individual with sufficient energetic reserves will choose to be sentinel if the alternative is foraging without a sentinel, a considerably more dangerous option </w:t>
      </w:r>
      <w:r>
        <w:fldChar w:fldCharType="begin"/>
      </w:r>
      <w:r>
        <w:instrText xml:space="preserve"> ADDIN ZOTERO_ITEM CSL_CITATION {"citationID":"hF9ywAci","properties":{"formattedCitation":"(Bednekoff, 1997)","plainCitation":"(Bednekoff, 1997)","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263E8E">
        <w:t>(Bednekoff, 1997)</w:t>
      </w:r>
      <w:r>
        <w:fldChar w:fldCharType="end"/>
      </w:r>
      <w:r>
        <w:t xml:space="preserve">. Other group members then benefit from the increased protection and early warning provided by the sentinel, leading to higher overall foraging success and potentially greater biomass intake </w:t>
      </w:r>
      <w:r>
        <w:fldChar w:fldCharType="begin"/>
      </w:r>
      <w:r>
        <w:instrText xml:space="preserve"> ADDIN ZOTERO_ITEM CSL_CITATION {"citationID":"PTAmB46a","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263E8E">
        <w:t>(Hollén et al., 2008)</w:t>
      </w:r>
      <w:r>
        <w:fldChar w:fldCharType="end"/>
      </w:r>
      <w:r>
        <w:t>.</w:t>
      </w:r>
    </w:p>
    <w:p w14:paraId="40D7F8A3" w14:textId="2D2AF963" w:rsidR="00263E8E" w:rsidRDefault="00263E8E" w:rsidP="00263E8E">
      <w:pPr>
        <w:pStyle w:val="SectionText"/>
        <w:spacing w:line="480" w:lineRule="auto"/>
      </w:pPr>
      <w:r>
        <w:t xml:space="preserve">American crows in urban centres may rely on sentinel behaviour for feeding due to </w:t>
      </w:r>
      <w:r w:rsidRPr="00DB679E">
        <w:t xml:space="preserve">increased human presence and </w:t>
      </w:r>
      <w:r>
        <w:t xml:space="preserve">frequent disturbances. Increased ambient noise levels in cities can interfere with acoustic communication, reducing the effectiveness of sentinel signalling </w:t>
      </w:r>
      <w:r>
        <w:fldChar w:fldCharType="begin"/>
      </w:r>
      <w:r>
        <w:instrText xml:space="preserve"> ADDIN ZOTERO_ITEM CSL_CITATION {"citationID":"69d8HzCy","properties":{"formattedCitation":"(Kern &amp; Radford, 2016)","plainCitation":"(Kern &amp; Radford, 2016)","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263E8E">
        <w:t>(Kern &amp; Radford, 2016)</w:t>
      </w:r>
      <w:r>
        <w:fldChar w:fldCharType="end"/>
      </w:r>
      <w:r>
        <w:t>. The presence of urban predators such as the red-tailed hawk (</w:t>
      </w:r>
      <w:r w:rsidRPr="00670899">
        <w:rPr>
          <w:i/>
          <w:iCs w:val="0"/>
        </w:rPr>
        <w:t>Buteo jamaicensis</w:t>
      </w:r>
      <w:r>
        <w:t xml:space="preserve">) could increase the risk of predation </w:t>
      </w:r>
      <w:r>
        <w:fldChar w:fldCharType="begin"/>
      </w:r>
      <w:r>
        <w:instrText xml:space="preserve"> ADDIN ZOTERO_ITEM CSL_CITATION {"citationID":"C3ttknQ2","properties":{"formattedCitation":"(Morrison et al., 2016)","plainCitation":"(Morrison et al., 2016)","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xml:space="preserve">, increasing the need for the added vigilance of a sentinel </w:t>
      </w:r>
      <w:r>
        <w:fldChar w:fldCharType="begin"/>
      </w:r>
      <w:r>
        <w:instrText xml:space="preserve"> ADDIN ZOTERO_ITEM CSL_CITATION {"citationID":"KpI3biMf","properties":{"formattedCitation":"(Ridley et al., 2010)","plainCitation":"(Ridley et al., 2010)","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fldChar w:fldCharType="separate"/>
      </w:r>
      <w:r w:rsidRPr="00263E8E">
        <w:t>(Ridley et al., 2010)</w:t>
      </w:r>
      <w:r>
        <w:fldChar w:fldCharType="end"/>
      </w:r>
      <w:r>
        <w:t xml:space="preserve">. The increased availability and predictability of anthropogenic food sources that are usually concentrated (e.g. trash cans, litter) and highly caloric, can lead to changes in foraging strategy </w:t>
      </w:r>
      <w:r>
        <w:fldChar w:fldCharType="begin"/>
      </w:r>
      <w:r>
        <w:instrText xml:space="preserve"> ADDIN ZOTERO_ITEM CSL_CITATION {"citationID":"ltoMJwYR","properties":{"formattedCitation":"(Lowry et al., 2013)","plainCitation":"(Lowry et al., 2013)","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Lowry et al., 2013)</w:t>
      </w:r>
      <w:r>
        <w:fldChar w:fldCharType="end"/>
      </w:r>
      <w:r>
        <w:t xml:space="preserve">, a reduction in resource competition </w:t>
      </w:r>
      <w:r>
        <w:fldChar w:fldCharType="begin"/>
      </w:r>
      <w:r>
        <w:instrText xml:space="preserve"> ADDIN ZOTERO_ITEM CSL_CITATION {"citationID":"KRdESr5q","properties":{"formattedCitation":"(\\uc0\\u321{}opucki et al., 2021)","plainCitation":"(Łopucki et al., 2021)","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xml:space="preserve">, and high energetic levels in urban individuals </w:t>
      </w:r>
      <w:r>
        <w:fldChar w:fldCharType="begin"/>
      </w:r>
      <w:r>
        <w:instrText xml:space="preserve"> ADDIN ZOTERO_ITEM CSL_CITATION {"citationID":"O18hthWw","properties":{"formattedCitation":"(Auman et al., 2008)","plainCitation":"(Auman et al., 2008)","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citation-key":"aumanSupersizeMeDoes2008"}}],"schema":"https://github.com/citation-style-language/schema/raw/master/csl-citation.json"} </w:instrText>
      </w:r>
      <w:r>
        <w:fldChar w:fldCharType="separate"/>
      </w:r>
      <w:r w:rsidRPr="00263E8E">
        <w:t>(Auman et al., 2008)</w:t>
      </w:r>
      <w:r>
        <w:fldChar w:fldCharType="end"/>
      </w:r>
      <w:r>
        <w:t xml:space="preserve">. </w:t>
      </w:r>
    </w:p>
    <w:p w14:paraId="386A6AE5" w14:textId="06195554" w:rsidR="00263E8E" w:rsidRDefault="00263E8E" w:rsidP="00263E8E">
      <w:pPr>
        <w:pStyle w:val="SectionText"/>
        <w:spacing w:line="480" w:lineRule="auto"/>
      </w:pPr>
      <w:r>
        <w:lastRenderedPageBreak/>
        <w:t>Research on striped field mice (</w:t>
      </w:r>
      <w:r w:rsidRPr="00FE5DF9">
        <w:rPr>
          <w:i/>
          <w:iCs w:val="0"/>
        </w:rPr>
        <w:t>Apodemus agrarius</w:t>
      </w:r>
      <w:r>
        <w:t xml:space="preserve">) has shown that urban individuals are less likely to avoid contact, more tolerant of conspecifics, and exhibit a lower tendency to monopolize resources compared to rural individuals </w:t>
      </w:r>
      <w:r>
        <w:fldChar w:fldCharType="begin"/>
      </w:r>
      <w:r>
        <w:instrText xml:space="preserve"> ADDIN ZOTERO_ITEM CSL_CITATION {"citationID":"QHcdqOqX","properties":{"formattedCitation":"(\\uc0\\u321{}opucki et al., 2021)","plainCitation":"(Łopucki et al., 2021)","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These behavioural changes suggest a shift towards more social behaviours in response to the increased abundance of food in urban environments. The effects of urbanization can also be more subtle. A study on black-capped chickadees (</w:t>
      </w:r>
      <w:r w:rsidRPr="00881A19">
        <w:rPr>
          <w:i/>
          <w:iCs w:val="0"/>
        </w:rPr>
        <w:t>Poecile atricapillus</w:t>
      </w:r>
      <w:r>
        <w:t xml:space="preserve">) has found no direct effect of urbanization on their social behaviours, instead exhibiting decreased effects of seasonality, remaining more consistent in their group foraging behaviour throughout the year </w:t>
      </w:r>
      <w:r>
        <w:fldChar w:fldCharType="begin"/>
      </w:r>
      <w:r>
        <w:instrText xml:space="preserve"> ADDIN ZOTERO_ITEM CSL_CITATION {"citationID":"vV47yItl","properties":{"formattedCitation":"(Jones et al., 2019)","plainCitation":"(Jones et al., 2019)","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 xml:space="preserve">. This suggests that urban environments could have more stable food resources, leading to less behavioural plasticity in response to seasonal changes </w:t>
      </w:r>
      <w:r>
        <w:fldChar w:fldCharType="begin"/>
      </w:r>
      <w:r>
        <w:instrText xml:space="preserve"> ADDIN ZOTERO_ITEM CSL_CITATION {"citationID":"HEPWUq9i","properties":{"formattedCitation":"(Jones et al., 2019)","plainCitation":"(Jones et al., 2019)","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w:t>
      </w:r>
    </w:p>
    <w:p w14:paraId="65939953" w14:textId="77777777" w:rsidR="00263E8E" w:rsidRDefault="00263E8E" w:rsidP="00263E8E">
      <w:pPr>
        <w:pStyle w:val="SectionText"/>
        <w:spacing w:line="480" w:lineRule="auto"/>
      </w:pPr>
      <w:r>
        <w:t>The multitude of ways urbanization can affect social behaviours reinforces the need for further research on urbanized social species.</w:t>
      </w:r>
      <w:r w:rsidRPr="009A254A">
        <w:t xml:space="preserve"> </w:t>
      </w:r>
      <w:r w:rsidRPr="00E94C23">
        <w:t xml:space="preserve">Despite the growing interest in urban wildlife ecology, </w:t>
      </w:r>
      <w:r>
        <w:t>studies</w:t>
      </w:r>
      <w:r w:rsidRPr="00E94C23">
        <w:t xml:space="preserve"> on </w:t>
      </w:r>
      <w:r>
        <w:t>the adaptation of social behaviours to urban living are limited</w:t>
      </w:r>
      <w:r w:rsidRPr="00E94C23">
        <w:t>.</w:t>
      </w:r>
      <w:r>
        <w:t xml:space="preserve"> Further research help fill the </w:t>
      </w:r>
      <w:r w:rsidRPr="00DB679E">
        <w:t xml:space="preserve">gap in understanding the role of social </w:t>
      </w:r>
      <w:r>
        <w:t>behaviours in the success of urbanized species and shed light on how these species perceive and adapt to their environment.</w:t>
      </w:r>
    </w:p>
    <w:p w14:paraId="6A6DDF97" w14:textId="77777777" w:rsidR="00263E8E" w:rsidRDefault="00263E8E" w:rsidP="00263E8E">
      <w:pPr>
        <w:pStyle w:val="SectionText"/>
        <w:spacing w:line="480" w:lineRule="auto"/>
      </w:pPr>
      <w:r>
        <w:t>In this</w:t>
      </w:r>
      <w:r w:rsidRPr="00DB679E">
        <w:t xml:space="preserve"> study</w:t>
      </w:r>
      <w:r>
        <w:t>, we aimed</w:t>
      </w:r>
      <w:r w:rsidRPr="00DB679E">
        <w:t xml:space="preserve"> to determine the effects of sentinel presence and the environment on the </w:t>
      </w:r>
      <w:r>
        <w:t xml:space="preserve">social </w:t>
      </w:r>
      <w:r w:rsidRPr="00DB679E">
        <w:t xml:space="preserve">foraging </w:t>
      </w:r>
      <w:r>
        <w:t>behaviour</w:t>
      </w:r>
      <w:r w:rsidRPr="00DB679E">
        <w:t xml:space="preserve"> of </w:t>
      </w:r>
      <w:r>
        <w:t xml:space="preserve">urban </w:t>
      </w:r>
      <w:r w:rsidRPr="00DB679E">
        <w:t>American crows.</w:t>
      </w:r>
      <w:r>
        <w:t xml:space="preserve"> We hypothesized that sentinel behaviour and the generalized environment would affect the alert and foraging behaviour of crows. We predicted that crows in urban green spaces would show decreased individual vigilance and increased reliance on the sentinel’s vigilance, leading to more efficient foraging compared to crows in commercial areas with more disturbances. The longer lines of sight and decreased ambient noise would increase the sentinel’s effectiveness. In contrast, we hypothesized that crows foraging in highly variable and frequently disturbed commercial areas would have </w:t>
      </w:r>
      <w:r>
        <w:lastRenderedPageBreak/>
        <w:t>increased reliance on individual vigilance, with longer bouts of alert behaviour, and shorter bouts of foraging behaviour, resulting in decreased foraging efficiency.</w:t>
      </w:r>
    </w:p>
    <w:p w14:paraId="142786EA" w14:textId="77777777" w:rsidR="00263E8E" w:rsidRDefault="00263E8E" w:rsidP="00263E8E">
      <w:pPr>
        <w:pStyle w:val="SectionText"/>
        <w:spacing w:line="480" w:lineRule="auto"/>
        <w:rPr>
          <w:del w:id="4" w:author="Author"/>
        </w:rPr>
        <w:sectPr w:rsidR="00263E8E" w:rsidSect="00263E8E">
          <w:headerReference w:type="default" r:id="rId6"/>
          <w:pgSz w:w="12240" w:h="15840"/>
          <w:pgMar w:top="1440" w:right="1440" w:bottom="1440" w:left="1440" w:header="720" w:footer="720" w:gutter="0"/>
          <w:cols w:space="720"/>
        </w:sectPr>
      </w:pPr>
      <w:r>
        <w:t xml:space="preserve">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4B6F776E" w14:textId="77777777" w:rsidR="00263E8E" w:rsidRPr="00670899" w:rsidRDefault="00263E8E" w:rsidP="00263E8E">
      <w:pPr>
        <w:pStyle w:val="SectionTitle"/>
        <w:spacing w:before="0" w:after="0" w:line="480" w:lineRule="auto"/>
      </w:pPr>
      <w:bookmarkStart w:id="5" w:name="_Toc162204957"/>
      <w:bookmarkStart w:id="6" w:name="_Toc162794602"/>
      <w:r w:rsidRPr="00670899">
        <w:lastRenderedPageBreak/>
        <w:t>Methods</w:t>
      </w:r>
      <w:bookmarkEnd w:id="5"/>
      <w:bookmarkEnd w:id="6"/>
    </w:p>
    <w:p w14:paraId="0E458830" w14:textId="77777777" w:rsidR="00263E8E" w:rsidRPr="00670899" w:rsidRDefault="00263E8E" w:rsidP="00263E8E">
      <w:pPr>
        <w:pStyle w:val="SectionSubtitle"/>
        <w:spacing w:after="0" w:line="480" w:lineRule="auto"/>
      </w:pPr>
      <w:bookmarkStart w:id="7" w:name="_Toc162204958"/>
      <w:bookmarkStart w:id="8" w:name="_Toc162794603"/>
      <w:r w:rsidRPr="00670899">
        <w:t>Site Selection</w:t>
      </w:r>
      <w:bookmarkEnd w:id="7"/>
      <w:bookmarkEnd w:id="8"/>
    </w:p>
    <w:p w14:paraId="1C864905" w14:textId="2C5938FE" w:rsidR="00263E8E" w:rsidRPr="006843E1" w:rsidRDefault="00263E8E" w:rsidP="00263E8E">
      <w:pPr>
        <w:pStyle w:val="SectionText"/>
        <w:spacing w:line="480" w:lineRule="auto"/>
      </w:pPr>
      <w:r w:rsidRPr="006843E1">
        <w:t xml:space="preserve">To quickly find areas </w:t>
      </w:r>
      <w:r>
        <w:t>in which</w:t>
      </w:r>
      <w:r w:rsidRPr="006843E1">
        <w:t xml:space="preserve">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F72689">
        <w:rPr>
          <w:b/>
          <w:bCs/>
        </w:rPr>
        <w:fldChar w:fldCharType="begin"/>
      </w:r>
      <w:r w:rsidRPr="00F72689">
        <w:rPr>
          <w:b/>
          <w:bCs/>
        </w:rPr>
        <w:instrText xml:space="preserve"> REF _Ref151135363 \h </w:instrText>
      </w:r>
      <w:r>
        <w:rPr>
          <w:b/>
          <w:bCs/>
        </w:rPr>
        <w:instrText xml:space="preserve"> \* MERGEFORMAT </w:instrText>
      </w:r>
      <w:r w:rsidRPr="00F72689">
        <w:rPr>
          <w:b/>
          <w:bCs/>
        </w:rPr>
      </w:r>
      <w:r w:rsidRPr="00F72689">
        <w:rPr>
          <w:b/>
          <w:bCs/>
        </w:rPr>
        <w:fldChar w:fldCharType="separate"/>
      </w:r>
      <w:r w:rsidRPr="00263E8E">
        <w:rPr>
          <w:rStyle w:val="CaptionBChar"/>
          <w:b w:val="0"/>
          <w:bCs w:val="0"/>
        </w:rPr>
        <w:t xml:space="preserve">Figure </w:t>
      </w:r>
      <w:r w:rsidRPr="00263E8E">
        <w:rPr>
          <w:rStyle w:val="CaptionBChar"/>
          <w:b w:val="0"/>
          <w:bCs w:val="0"/>
        </w:rPr>
        <w:t>1</w:t>
      </w:r>
      <w:r w:rsidRPr="00F72689">
        <w:rPr>
          <w:b/>
          <w:bCs/>
        </w:rPr>
        <w:fldChar w:fldCharType="end"/>
      </w:r>
      <w:r w:rsidRPr="006843E1">
        <w:t>). We also visited areas with many crow sightings for opportunistic sampling, as the presence of crows was not guaranteed at other potential recurrent sampling locations (</w:t>
      </w:r>
      <w:r w:rsidRPr="006843E1">
        <w:fldChar w:fldCharType="begin"/>
      </w:r>
      <w:r w:rsidRPr="006843E1">
        <w:instrText xml:space="preserve"> REF _Ref151135363 </w:instrText>
      </w:r>
      <w:r>
        <w:instrText xml:space="preserve"> \* MERGEFORMAT </w:instrText>
      </w:r>
      <w:r w:rsidRPr="006843E1">
        <w:fldChar w:fldCharType="separate"/>
      </w:r>
      <w:r w:rsidRPr="00263E8E">
        <w:t>Figure 1</w:t>
      </w:r>
      <w:r w:rsidRPr="006843E1">
        <w:fldChar w:fldCharType="end"/>
      </w:r>
      <w:r w:rsidRPr="006843E1">
        <w:t xml:space="preserve">). </w:t>
      </w:r>
    </w:p>
    <w:p w14:paraId="66AC0567" w14:textId="77777777" w:rsidR="00263E8E" w:rsidRPr="00765C24" w:rsidRDefault="00263E8E" w:rsidP="00263E8E">
      <w:pPr>
        <w:pStyle w:val="SectionSubtitle"/>
        <w:spacing w:after="0" w:line="480" w:lineRule="auto"/>
      </w:pPr>
      <w:bookmarkStart w:id="9" w:name="_Toc162204959"/>
      <w:bookmarkStart w:id="10" w:name="_Toc162794604"/>
      <w:r w:rsidRPr="00765C24">
        <w:t>Field observation</w:t>
      </w:r>
      <w:bookmarkEnd w:id="9"/>
      <w:bookmarkEnd w:id="10"/>
      <w:r>
        <w:t>s</w:t>
      </w:r>
    </w:p>
    <w:p w14:paraId="70583049" w14:textId="77777777" w:rsidR="00263E8E" w:rsidRPr="006843E1" w:rsidRDefault="00263E8E" w:rsidP="00263E8E">
      <w:pPr>
        <w:pStyle w:val="SectionText"/>
        <w:spacing w:line="480" w:lineRule="auto"/>
        <w:sectPr w:rsidR="00263E8E" w:rsidRPr="006843E1" w:rsidSect="00263E8E">
          <w:headerReference w:type="default" r:id="rId7"/>
          <w:pgSz w:w="12240" w:h="15840"/>
          <w:pgMar w:top="1440" w:right="1440" w:bottom="1440" w:left="1440" w:header="720" w:footer="720" w:gutter="0"/>
          <w:cols w:space="720"/>
        </w:sectPr>
      </w:pPr>
      <w:r w:rsidRPr="006843E1">
        <w:t>Data collection was performed during the 2-3 hours following sunrise (approx. 6-</w:t>
      </w:r>
      <w:r>
        <w:t>9 AM</w:t>
      </w:r>
      <w:r w:rsidRPr="006843E1">
        <w:t xml:space="preserve">). No sampling was performed when it was raining or during adverse weather (e.g., </w:t>
      </w:r>
      <w:r>
        <w:t>thunderstorms</w:t>
      </w:r>
      <w:r w:rsidRPr="006843E1">
        <w:t xml:space="preserve"> or </w:t>
      </w:r>
    </w:p>
    <w:p w14:paraId="024141A1" w14:textId="77777777" w:rsidR="00263E8E" w:rsidRPr="006843E1" w:rsidRDefault="00263E8E" w:rsidP="00263E8E">
      <w:pPr>
        <w:pStyle w:val="SectionText"/>
      </w:pPr>
      <w:r w:rsidRPr="006843E1">
        <w:lastRenderedPageBreak/>
        <w:drawing>
          <wp:inline distT="0" distB="0" distL="0" distR="0" wp14:anchorId="6FDC1D6D" wp14:editId="642361CB">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8"/>
                    <a:stretch>
                      <a:fillRect/>
                    </a:stretch>
                  </pic:blipFill>
                  <pic:spPr>
                    <a:xfrm>
                      <a:off x="0" y="0"/>
                      <a:ext cx="6990937" cy="4994487"/>
                    </a:xfrm>
                    <a:prstGeom prst="rect">
                      <a:avLst/>
                    </a:prstGeom>
                  </pic:spPr>
                </pic:pic>
              </a:graphicData>
            </a:graphic>
          </wp:inline>
        </w:drawing>
      </w:r>
    </w:p>
    <w:p w14:paraId="1C7F808D" w14:textId="243A5BB8" w:rsidR="00263E8E" w:rsidRDefault="00263E8E" w:rsidP="00263E8E">
      <w:pPr>
        <w:pStyle w:val="SectionText"/>
        <w:spacing w:after="0"/>
      </w:pPr>
      <w:bookmarkStart w:id="11" w:name="_Ref151135363"/>
      <w:bookmarkStart w:id="12" w:name="_Toc162210494"/>
      <w:r w:rsidRPr="00B8527A">
        <w:rPr>
          <w:rStyle w:val="CaptionBChar"/>
        </w:rPr>
        <w:t xml:space="preserve">Figure </w:t>
      </w:r>
      <w:r w:rsidRPr="00B8527A">
        <w:rPr>
          <w:rStyle w:val="CaptionBChar"/>
        </w:rPr>
        <w:fldChar w:fldCharType="begin"/>
      </w:r>
      <w:r w:rsidRPr="00B8527A">
        <w:rPr>
          <w:rStyle w:val="CaptionBChar"/>
        </w:rPr>
        <w:instrText xml:space="preserve"> SEQ Figure \* ARABIC </w:instrText>
      </w:r>
      <w:r w:rsidRPr="00B8527A">
        <w:rPr>
          <w:rStyle w:val="CaptionBChar"/>
        </w:rPr>
        <w:fldChar w:fldCharType="separate"/>
      </w:r>
      <w:r>
        <w:rPr>
          <w:rStyle w:val="CaptionBChar"/>
        </w:rPr>
        <w:t>1</w:t>
      </w:r>
      <w:r w:rsidRPr="00B8527A">
        <w:rPr>
          <w:rStyle w:val="CaptionBChar"/>
        </w:rPr>
        <w:fldChar w:fldCharType="end"/>
      </w:r>
      <w:bookmarkEnd w:id="11"/>
      <w:r w:rsidRPr="00B8527A">
        <w:rPr>
          <w:rStyle w:val="CaptionBChar"/>
        </w:rPr>
        <w:t>:</w:t>
      </w:r>
      <w:r w:rsidRPr="006843E1">
        <w:t xml:space="preserve"> Map of observations from Crowkemon Go and sampling locations.</w:t>
      </w:r>
    </w:p>
    <w:p w14:paraId="62736A81" w14:textId="77777777" w:rsidR="00263E8E" w:rsidRPr="00F60286" w:rsidRDefault="00263E8E" w:rsidP="00263E8E">
      <w:pPr>
        <w:pStyle w:val="SectionText"/>
        <w:rPr>
          <w:b/>
          <w:bCs/>
        </w:rPr>
        <w:sectPr w:rsidR="00263E8E" w:rsidRPr="00F60286" w:rsidSect="00263E8E">
          <w:headerReference w:type="default" r:id="rId9"/>
          <w:pgSz w:w="15840" w:h="12240" w:orient="landscape"/>
          <w:pgMar w:top="1440" w:right="1440" w:bottom="1440" w:left="1440" w:header="720" w:footer="720" w:gutter="0"/>
          <w:cols w:space="720"/>
          <w:docGrid w:linePitch="299"/>
        </w:sectPr>
      </w:pPr>
      <w:r w:rsidRPr="006843E1">
        <w:t xml:space="preserve">The black dots represent observations collected from Crowkemon Go, and the circular icons are sampling locations. The single recurrent site used is in green. Opportunistic sampling sites are in yellow. </w:t>
      </w:r>
      <w:r>
        <w:t>The focal</w:t>
      </w:r>
      <w:r w:rsidRPr="006843E1">
        <w:t xml:space="preserve"> area was limited to the St. Catharines &amp; Niagara region.</w:t>
      </w:r>
      <w:bookmarkEnd w:id="12"/>
      <w:r>
        <w:t xml:space="preserve"> This map was created using Google My Maps.</w:t>
      </w:r>
    </w:p>
    <w:p w14:paraId="00C9BA13" w14:textId="77777777" w:rsidR="00263E8E" w:rsidRPr="006843E1" w:rsidRDefault="00263E8E" w:rsidP="00263E8E">
      <w:pPr>
        <w:pStyle w:val="SectionText"/>
        <w:spacing w:line="480" w:lineRule="auto"/>
      </w:pPr>
      <w:r w:rsidRPr="006843E1">
        <w:lastRenderedPageBreak/>
        <w:t xml:space="preserve">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since approaching them would likely cause them to abandon the site. If the crows were not foraging (e.g. perched nearby), an observer approached and visibly dropped 30g of Cheez-Its, then returned to the camera. If crows were on-site, recording would start immediately, whereas if the crows were absent, a crow-caller would be used for 20 minutes (5s. call per </w:t>
      </w:r>
      <w:r>
        <w:t>minute</w:t>
      </w:r>
      <w:r w:rsidRPr="006843E1">
        <w:t xml:space="preserve">,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w:t>
      </w:r>
      <w:r>
        <w:t>resume the recording</w:t>
      </w:r>
      <w:r w:rsidRPr="006843E1">
        <w:t>.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55F40AE5" w14:textId="5F53E31A" w:rsidR="00263E8E" w:rsidRPr="006843E1" w:rsidRDefault="00263E8E" w:rsidP="00263E8E">
      <w:pPr>
        <w:pStyle w:val="SectionText"/>
        <w:spacing w:line="480" w:lineRule="auto"/>
        <w:sectPr w:rsidR="00263E8E" w:rsidRPr="006843E1" w:rsidSect="00263E8E">
          <w:headerReference w:type="default" r:id="rId10"/>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0305D7" w:rsidRPr="000305D7">
        <w:fldChar w:fldCharType="begin"/>
      </w:r>
      <w:r w:rsidR="000305D7" w:rsidRPr="000305D7">
        <w:instrText xml:space="preserve"> REF _Ref162209953 \h </w:instrText>
      </w:r>
      <w:r w:rsidR="000305D7">
        <w:instrText xml:space="preserve"> \* MERGEFORMAT </w:instrText>
      </w:r>
      <w:r w:rsidR="000305D7" w:rsidRPr="000305D7">
        <w:fldChar w:fldCharType="separate"/>
      </w:r>
      <w:r w:rsidR="000305D7" w:rsidRPr="000305D7">
        <w:t>Table S</w:t>
      </w:r>
      <w:r w:rsidR="000305D7" w:rsidRPr="000305D7">
        <w:t>1</w:t>
      </w:r>
      <w:r w:rsidR="000305D7" w:rsidRPr="000305D7">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t xml:space="preserve">and </w:t>
      </w:r>
      <w:r w:rsidRPr="006843E1">
        <w:t xml:space="preserve">domestic and wild animals. </w:t>
      </w:r>
      <w:r>
        <w:t>The group</w:t>
      </w:r>
      <w:r w:rsidRPr="006843E1">
        <w:t xml:space="preserve"> size was binned into two </w:t>
      </w:r>
      <w:r>
        <w:t>categories:</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E52E28A" w14:textId="77777777" w:rsidR="00263E8E" w:rsidRPr="00670899" w:rsidRDefault="00263E8E" w:rsidP="00263E8E">
      <w:pPr>
        <w:pStyle w:val="SectionSubtitle"/>
        <w:spacing w:after="0" w:line="480" w:lineRule="auto"/>
      </w:pPr>
      <w:bookmarkStart w:id="14" w:name="_Toc162204960"/>
      <w:bookmarkStart w:id="15" w:name="_Toc162794605"/>
      <w:r w:rsidRPr="00670899">
        <w:lastRenderedPageBreak/>
        <w:t>Video Analysis</w:t>
      </w:r>
      <w:bookmarkEnd w:id="14"/>
      <w:bookmarkEnd w:id="15"/>
    </w:p>
    <w:p w14:paraId="1CC983EE" w14:textId="3F3D9250" w:rsidR="00263E8E" w:rsidRPr="006843E1" w:rsidRDefault="00263E8E" w:rsidP="00263E8E">
      <w:pPr>
        <w:pStyle w:val="SectionText"/>
        <w:spacing w:line="480" w:lineRule="auto"/>
      </w:pPr>
      <w:r w:rsidRPr="006843E1">
        <w:t xml:space="preserve">For video analyses, we used the Behavioral Observation Research Interactive Software (BORIS v.8.9.4) </w:t>
      </w:r>
      <w:r w:rsidRPr="006843E1">
        <w:fldChar w:fldCharType="begin"/>
      </w:r>
      <w:r>
        <w:instrText xml:space="preserve"> ADDIN ZOTERO_ITEM CSL_CITATION {"citationID":"n2iakx8T","properties":{"formattedCitation":"(Friard &amp; Gamba, 2016)","plainCitation":"(Friard &amp; Gamba, 2016)","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6843E1">
        <w:fldChar w:fldCharType="separate"/>
      </w:r>
      <w:r w:rsidRPr="00263E8E">
        <w:t>(Friard &amp; Gamba, 2016)</w:t>
      </w:r>
      <w:r w:rsidRPr="006843E1">
        <w:fldChar w:fldCharType="end"/>
      </w:r>
      <w:r w:rsidRPr="006843E1">
        <w:t xml:space="preserve">. </w:t>
      </w:r>
      <w:r>
        <w:t>Recording each individual in view separately, w</w:t>
      </w:r>
      <w:r w:rsidRPr="006843E1">
        <w:t xml:space="preserve">e classified </w:t>
      </w:r>
      <w:r>
        <w:t xml:space="preserve">foragers' </w:t>
      </w:r>
      <w:r w:rsidRPr="006843E1">
        <w:t xml:space="preserve">behaviours as either “foraging” or “alert”. “Alert” behaviour was defined as an upright posture where the individual is scanning </w:t>
      </w:r>
      <w:r>
        <w:t>their</w:t>
      </w:r>
      <w:r w:rsidRPr="006843E1">
        <w:t xml:space="preserve"> surroundings, and “foraging” was when the individual was looking downward and unable to effectively scan their surroundings while pecking at or looking for food on the ground </w:t>
      </w:r>
      <w:r w:rsidRPr="000305D7">
        <w:t>(</w:t>
      </w:r>
      <w:r w:rsidR="000305D7" w:rsidRPr="000305D7">
        <w:fldChar w:fldCharType="begin"/>
      </w:r>
      <w:r w:rsidR="000305D7" w:rsidRPr="000305D7">
        <w:instrText xml:space="preserve"> REF _Ref169246794 \h </w:instrText>
      </w:r>
      <w:r w:rsidR="000305D7">
        <w:instrText xml:space="preserve"> \* MERGEFORMAT </w:instrText>
      </w:r>
      <w:r w:rsidR="000305D7" w:rsidRPr="000305D7">
        <w:fldChar w:fldCharType="separate"/>
      </w:r>
      <w:r w:rsidR="000305D7" w:rsidRPr="000305D7">
        <w:t>Table S</w:t>
      </w:r>
      <w:r w:rsidR="000305D7" w:rsidRPr="000305D7">
        <w:t>2</w:t>
      </w:r>
      <w:r w:rsidR="000305D7" w:rsidRPr="000305D7">
        <w:fldChar w:fldCharType="end"/>
      </w:r>
      <w:r w:rsidRPr="000305D7">
        <w:t>).</w:t>
      </w:r>
      <w:r w:rsidRPr="006843E1">
        <w:t xml:space="preserve"> We recorded the duration of bouts of each behaviour longer than 0.01s. Movement behaviour was recorded, but</w:t>
      </w:r>
      <w:r>
        <w:t>,</w:t>
      </w:r>
      <w:r w:rsidRPr="006843E1">
        <w:t xml:space="preserve"> since not all bouts of movement were recorded in their entirety, “moving” behaviour was excluded from these analyses. We then calculated the proportion of time spent performing each behaviour. An individual could have two observations if sentinel presence changed, as bouts were recorded separately for </w:t>
      </w:r>
      <w:r>
        <w:t>whether</w:t>
      </w:r>
      <w:r w:rsidRPr="006843E1">
        <w:t xml:space="preserve"> a sentinel was present or not.</w:t>
      </w:r>
    </w:p>
    <w:p w14:paraId="79D6F2FC" w14:textId="77777777" w:rsidR="00263E8E" w:rsidRPr="006843E1" w:rsidRDefault="00263E8E" w:rsidP="00263E8E">
      <w:pPr>
        <w:pStyle w:val="SectionText"/>
        <w:spacing w:line="480" w:lineRule="auto"/>
      </w:pPr>
      <w:r w:rsidRPr="006843E1">
        <w:t xml:space="preserve">We also recorded the number of pecks (handling food with their beaks </w:t>
      </w:r>
      <w:r>
        <w:t>to eat</w:t>
      </w:r>
      <w:r w:rsidRPr="006843E1">
        <w:t xml:space="preserve"> it) to quantify foraging effort. The peck rate (per </w:t>
      </w:r>
      <w:r>
        <w:t>minute</w:t>
      </w:r>
      <w:r w:rsidRPr="006843E1">
        <w:t xml:space="preserve">) was calculated for every individual by dividing the total number of pecks at food performed by the total duration of “foraging” behaviour. The peck rate of individuals </w:t>
      </w:r>
      <w:r>
        <w:t>who</w:t>
      </w:r>
      <w:r w:rsidRPr="006843E1">
        <w:t xml:space="preserve"> spent no time foraging could not be calculated and were therefore excluded from peck rate analysis.</w:t>
      </w:r>
    </w:p>
    <w:p w14:paraId="4634B039" w14:textId="77777777" w:rsidR="00263E8E" w:rsidRPr="00765C24" w:rsidRDefault="00263E8E" w:rsidP="00263E8E">
      <w:pPr>
        <w:pStyle w:val="SectionSubtitle"/>
        <w:spacing w:after="0" w:line="480" w:lineRule="auto"/>
      </w:pPr>
      <w:bookmarkStart w:id="16" w:name="_Toc162204961"/>
      <w:bookmarkStart w:id="17" w:name="_Toc162794606"/>
      <w:r w:rsidRPr="00765C24">
        <w:t>Statistical Analysis</w:t>
      </w:r>
      <w:bookmarkEnd w:id="16"/>
      <w:bookmarkEnd w:id="17"/>
    </w:p>
    <w:p w14:paraId="6E594C27" w14:textId="09EA217F" w:rsidR="00263E8E" w:rsidRPr="006843E1" w:rsidRDefault="00263E8E" w:rsidP="00263E8E">
      <w:pPr>
        <w:pStyle w:val="SectionText"/>
        <w:spacing w:line="480" w:lineRule="auto"/>
      </w:pPr>
      <w:r w:rsidRPr="006843E1">
        <w:t xml:space="preserve">All statistical analyses were performed in the R environment (v.4.2.2; R Core Team 2022) </w:t>
      </w:r>
      <w:r w:rsidRPr="006843E1">
        <w:fldChar w:fldCharType="begin"/>
      </w:r>
      <w:r>
        <w:instrText xml:space="preserve"> ADDIN ZOTERO_ITEM CSL_CITATION {"citationID":"SkUCfrPr","properties":{"formattedCitation":"(R Core Team, 2022)","plainCitation":"(R Core Team, 202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6843E1">
        <w:fldChar w:fldCharType="separate"/>
      </w:r>
      <w:r w:rsidRPr="00263E8E">
        <w:t>(R Core Team, 2022)</w:t>
      </w:r>
      <w:r w:rsidRPr="006843E1">
        <w:fldChar w:fldCharType="end"/>
      </w:r>
      <w:r w:rsidRPr="006843E1">
        <w:t xml:space="preserve">. We first ran separate chi-squared tests to determine if the generalized environment, the group size, or the disturbance frequency affected the likelihood of sentinel presence. To determine the effects of generalized environment and sentinel presence on the </w:t>
      </w:r>
      <w:r w:rsidRPr="006843E1">
        <w:lastRenderedPageBreak/>
        <w:t xml:space="preserve">proportion of time allocated to each behaviour (alert or foraging), we used the “lm” function in the R Stats package </w:t>
      </w:r>
      <w:r w:rsidRPr="006843E1">
        <w:fldChar w:fldCharType="begin"/>
      </w:r>
      <w:r>
        <w:instrText xml:space="preserve"> ADDIN ZOTERO_ITEM CSL_CITATION {"citationID":"OMoDUIQZ","properties":{"formattedCitation":"(R Core Team, 2022)","plainCitation":"(R Core Team, 202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6843E1">
        <w:fldChar w:fldCharType="separate"/>
      </w:r>
      <w:r w:rsidRPr="00263E8E">
        <w:t>(R Core Team, 2022)</w:t>
      </w:r>
      <w:r w:rsidRPr="006843E1">
        <w:fldChar w:fldCharType="end"/>
      </w:r>
      <w:r w:rsidRPr="006843E1">
        <w:t xml:space="preserve"> to fit a linear model using behaviour type, sentinel presence, and generalized environment as predictors.</w:t>
      </w:r>
    </w:p>
    <w:p w14:paraId="72CB5F03" w14:textId="6646D5A8" w:rsidR="00263E8E" w:rsidRPr="006843E1" w:rsidRDefault="00263E8E" w:rsidP="00263E8E">
      <w:pPr>
        <w:pStyle w:val="SectionText"/>
        <w:spacing w:line="480" w:lineRule="auto"/>
      </w:pPr>
      <w:r w:rsidRPr="006843E1">
        <w:t xml:space="preserve">To determine the effects of generalized environment and the presence of a sentinel on the duration of bouts of all behaviours, we used the function “rlmer” from the “robustlmm” package </w:t>
      </w:r>
      <w:r w:rsidRPr="006843E1">
        <w:fldChar w:fldCharType="begin"/>
      </w:r>
      <w:r>
        <w:instrText xml:space="preserve"> ADDIN ZOTERO_ITEM CSL_CITATION {"citationID":"OYFFeQQU","properties":{"formattedCitation":"(Koller, 2016)","plainCitation":"(Koller, 2016)","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then fitted post-hoc robust linear mixed models on each behaviour to determine the effects of sentinel presence and generalized environment on each behaviour. The duration of behavioural bouts was log-transformed to normalize the distribution.</w:t>
      </w:r>
      <w:r>
        <w:t xml:space="preserve"> We included in these models the interaction between sentinel presence and generalized environment.</w:t>
      </w:r>
    </w:p>
    <w:p w14:paraId="7F08F730" w14:textId="256E61E8" w:rsidR="00263E8E" w:rsidRPr="006843E1" w:rsidRDefault="00263E8E" w:rsidP="00263E8E">
      <w:pPr>
        <w:pStyle w:val="SectionText"/>
        <w:spacing w:line="480" w:lineRule="auto"/>
      </w:pPr>
      <w:r w:rsidRPr="006843E1">
        <w:t xml:space="preserve">To determine the effects of sentinel presence and generalized environment on peck rate, we used the function “rlmer” from the “robustlmm” package </w:t>
      </w:r>
      <w:r w:rsidRPr="006843E1">
        <w:fldChar w:fldCharType="begin"/>
      </w:r>
      <w:r>
        <w:instrText xml:space="preserve"> ADDIN ZOTERO_ITEM CSL_CITATION {"citationID":"YoEbI6m4","properties":{"formattedCitation":"(Koller, 2016)","plainCitation":"(Koller, 2016)","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peck rate of foragers using sentinel presence, generalized environment, group size, and bait presence as fixed factors, the disturbance frequency (per min) as a fixed effect, and the individual ID as a random effect.</w:t>
      </w:r>
      <w:r>
        <w:t xml:space="preserve"> We included in this model the interaction between sentinel presence and generalized environment, as well as the interaction between generalized environment and disturbance frequency.</w:t>
      </w:r>
    </w:p>
    <w:p w14:paraId="15FFEB72" w14:textId="3C0BE57C" w:rsidR="00263E8E" w:rsidRPr="00263E8E" w:rsidRDefault="00263E8E" w:rsidP="00263E8E">
      <w:pPr>
        <w:pStyle w:val="SectionText"/>
        <w:spacing w:line="480" w:lineRule="auto"/>
      </w:pPr>
      <w:r w:rsidRPr="006843E1">
        <w:t xml:space="preserve">Finally, we counted the number of transitions from each behaviour to determine the effects of sentinel presence and generalized environment on the frequency of each transition type. Using </w:t>
      </w:r>
      <w:r w:rsidRPr="00263E8E">
        <w:lastRenderedPageBreak/>
        <w:t xml:space="preserve">the “glmer” function from the “lme4” package </w:t>
      </w:r>
      <w:r w:rsidRPr="00263E8E">
        <w:fldChar w:fldCharType="begin"/>
      </w:r>
      <w:r w:rsidRPr="00263E8E">
        <w:instrText xml:space="preserve"> ADDIN ZOTERO_ITEM CSL_CITATION {"citationID":"oyxeSSXE","properties":{"formattedCitation":"(Bates et al., 2015)","plainCitation":"(Bates et al., 2015)","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263E8E">
        <w:fldChar w:fldCharType="separate"/>
      </w:r>
      <w:r w:rsidRPr="00263E8E">
        <w:t>(Bates et al., 2015)</w:t>
      </w:r>
      <w:r w:rsidRPr="00263E8E">
        <w:fldChar w:fldCharType="end"/>
      </w:r>
      <w:r w:rsidRPr="00263E8E">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y the individual was used as a random effect in the model. </w:t>
      </w:r>
    </w:p>
    <w:p w14:paraId="15F82366" w14:textId="24CBBBDC" w:rsidR="00263E8E" w:rsidRPr="00263E8E" w:rsidRDefault="00263E8E" w:rsidP="00263E8E">
      <w:pPr>
        <w:pStyle w:val="SectionText"/>
        <w:spacing w:line="480" w:lineRule="auto"/>
        <w:rPr>
          <w:del w:id="18" w:author="Author"/>
        </w:rPr>
        <w:sectPr w:rsidR="00263E8E" w:rsidRPr="00263E8E" w:rsidSect="00263E8E">
          <w:headerReference w:type="default" r:id="rId11"/>
          <w:pgSz w:w="12240" w:h="15840"/>
          <w:pgMar w:top="1440" w:right="1440" w:bottom="1440" w:left="1440" w:header="720" w:footer="720" w:gutter="0"/>
          <w:cols w:space="720"/>
          <w:docGrid w:linePitch="299"/>
        </w:sectPr>
      </w:pPr>
      <w:r w:rsidRPr="00263E8E">
        <w:t xml:space="preserve">Post hoc estimated marginal means tests were performed as appropriate using the “emmeans” function from the “emmeans” package </w:t>
      </w:r>
      <w:r w:rsidRPr="00263E8E">
        <w:rPr>
          <w:iCs w:val="0"/>
        </w:rPr>
        <w:fldChar w:fldCharType="begin"/>
      </w:r>
      <w:r w:rsidRPr="00263E8E">
        <w:instrText xml:space="preserve"> ADDIN ZOTERO_ITEM CSL_CITATION {"citationID":"YgBNOkKp","properties":{"formattedCitation":"(Lenth, 2023)","plainCitation":"(Lenth, 2023)","noteIndex":0},"citationItems":[{"id":1705,"uris":["http://zotero.org/users/8430992/items/SF2IW2JJ"],"itemData":{"id":1705,"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263E8E">
        <w:rPr>
          <w:iCs w:val="0"/>
        </w:rPr>
        <w:fldChar w:fldCharType="separate"/>
      </w:r>
      <w:r w:rsidRPr="00263E8E">
        <w:t>(Lenth, 2023)</w:t>
      </w:r>
      <w:r w:rsidRPr="00263E8E">
        <w:rPr>
          <w:iCs w:val="0"/>
        </w:rPr>
        <w:fldChar w:fldCharType="end"/>
      </w:r>
      <w:r w:rsidRPr="00263E8E">
        <w:t xml:space="preserve">. P-values were corrected using the “fdr” method, and the results were averaged over the unused categorical </w:t>
      </w:r>
      <w:r w:rsidRPr="00263E8E">
        <w:rPr>
          <w:lang w:val="en-US"/>
        </w:rPr>
        <w:t>factors.</w:t>
      </w:r>
    </w:p>
    <w:p w14:paraId="6B72AF42" w14:textId="77777777" w:rsidR="00263E8E" w:rsidRPr="00670899" w:rsidRDefault="00263E8E" w:rsidP="00263E8E">
      <w:pPr>
        <w:pStyle w:val="SectionTitle"/>
        <w:spacing w:after="0" w:line="480" w:lineRule="auto"/>
      </w:pPr>
      <w:bookmarkStart w:id="19" w:name="_Toc162204962"/>
      <w:bookmarkStart w:id="20" w:name="_Toc162794607"/>
      <w:r w:rsidRPr="00670899">
        <w:lastRenderedPageBreak/>
        <w:t>Results</w:t>
      </w:r>
      <w:bookmarkEnd w:id="19"/>
      <w:bookmarkEnd w:id="20"/>
    </w:p>
    <w:p w14:paraId="29BA6174" w14:textId="244AC936" w:rsidR="00263E8E" w:rsidRPr="00F72689" w:rsidRDefault="00263E8E" w:rsidP="00263E8E">
      <w:pPr>
        <w:pStyle w:val="SectionText"/>
        <w:spacing w:line="480" w:lineRule="auto"/>
      </w:pPr>
      <w:r w:rsidRPr="00F72689">
        <w:t>Since sentinel presence changed in 8 videos, we made 19 observations with a sentinel present and 14 observations without a sentinel for a total of 33 observations. The generalized environment (χ</w:t>
      </w:r>
      <w:r w:rsidRPr="00F72689">
        <w:rPr>
          <w:vertAlign w:val="superscript"/>
        </w:rPr>
        <w:t>2</w:t>
      </w:r>
      <w:r w:rsidRPr="00F72689">
        <w:t xml:space="preserve"> = 0.122, df = 1, p = 0.727; </w:t>
      </w:r>
      <w:r w:rsidRPr="00F72689">
        <w:rPr>
          <w:b/>
          <w:bCs/>
        </w:rPr>
        <w:fldChar w:fldCharType="begin"/>
      </w:r>
      <w:r w:rsidRPr="00F72689">
        <w:rPr>
          <w:b/>
          <w:bCs/>
        </w:rPr>
        <w:instrText xml:space="preserve"> REF _Ref162210085 \h  \* MERGEFORMAT </w:instrText>
      </w:r>
      <w:r w:rsidRPr="00F72689">
        <w:rPr>
          <w:b/>
          <w:bCs/>
        </w:rPr>
      </w:r>
      <w:r w:rsidRPr="00F72689">
        <w:rPr>
          <w:b/>
          <w:bCs/>
        </w:rPr>
        <w:fldChar w:fldCharType="separate"/>
      </w:r>
      <w:r w:rsidRPr="00263E8E">
        <w:rPr>
          <w:rStyle w:val="CaptionBChar"/>
          <w:b w:val="0"/>
          <w:bCs w:val="0"/>
        </w:rPr>
        <w:t>Figur</w:t>
      </w:r>
      <w:r w:rsidRPr="00263E8E">
        <w:rPr>
          <w:rStyle w:val="CaptionBChar"/>
          <w:b w:val="0"/>
          <w:bCs w:val="0"/>
        </w:rPr>
        <w:t>e</w:t>
      </w:r>
      <w:r w:rsidRPr="00263E8E">
        <w:rPr>
          <w:rStyle w:val="CaptionBChar"/>
          <w:b w:val="0"/>
          <w:bCs w:val="0"/>
        </w:rPr>
        <w:t xml:space="preserve"> S</w:t>
      </w:r>
      <w:r w:rsidRPr="00263E8E">
        <w:rPr>
          <w:rStyle w:val="CaptionBChar"/>
          <w:b w:val="0"/>
          <w:bCs w:val="0"/>
        </w:rPr>
        <w:t>1</w:t>
      </w:r>
      <w:r w:rsidRPr="00F72689">
        <w:rPr>
          <w:b/>
          <w:bCs/>
        </w:rPr>
        <w:fldChar w:fldCharType="end"/>
      </w:r>
      <w:r w:rsidRPr="00F72689">
        <w:t>), group size (χ</w:t>
      </w:r>
      <w:r w:rsidRPr="00F72689">
        <w:rPr>
          <w:vertAlign w:val="superscript"/>
        </w:rPr>
        <w:t>2</w:t>
      </w:r>
      <w:r w:rsidRPr="00F72689">
        <w:t xml:space="preserve"> = 0.248, df = 1, p = 0.618; </w:t>
      </w:r>
      <w:r w:rsidRPr="00F72689">
        <w:rPr>
          <w:b/>
          <w:bCs/>
        </w:rPr>
        <w:fldChar w:fldCharType="begin"/>
      </w:r>
      <w:r w:rsidRPr="00F72689">
        <w:rPr>
          <w:b/>
          <w:bCs/>
        </w:rPr>
        <w:instrText xml:space="preserve"> REF _Ref151137328 \h  \* MERGEFORMAT </w:instrText>
      </w:r>
      <w:r w:rsidRPr="00F72689">
        <w:rPr>
          <w:b/>
          <w:bCs/>
        </w:rPr>
      </w:r>
      <w:r w:rsidRPr="00F72689">
        <w:rPr>
          <w:b/>
          <w:bCs/>
        </w:rPr>
        <w:fldChar w:fldCharType="separate"/>
      </w:r>
      <w:r w:rsidRPr="00263E8E">
        <w:rPr>
          <w:rStyle w:val="CaptionBChar"/>
          <w:b w:val="0"/>
          <w:bCs w:val="0"/>
        </w:rPr>
        <w:t>Figure S</w:t>
      </w:r>
      <w:r w:rsidRPr="00263E8E">
        <w:rPr>
          <w:rStyle w:val="CaptionBChar"/>
          <w:b w:val="0"/>
          <w:bCs w:val="0"/>
        </w:rPr>
        <w:t>2</w:t>
      </w:r>
      <w:r w:rsidRPr="00F72689">
        <w:rPr>
          <w:b/>
          <w:bCs/>
        </w:rPr>
        <w:fldChar w:fldCharType="end"/>
      </w:r>
      <w:r w:rsidRPr="00F72689">
        <w:t>), and the disturbance frequency (χ</w:t>
      </w:r>
      <w:r w:rsidRPr="00F72689">
        <w:rPr>
          <w:vertAlign w:val="superscript"/>
        </w:rPr>
        <w:t>2</w:t>
      </w:r>
      <w:r w:rsidRPr="00F72689">
        <w:t xml:space="preserve"> = 2.033, df = 2, p = 0.362; </w:t>
      </w:r>
      <w:r w:rsidRPr="00F72689">
        <w:rPr>
          <w:b/>
          <w:bCs/>
        </w:rPr>
        <w:fldChar w:fldCharType="begin"/>
      </w:r>
      <w:r w:rsidRPr="00F72689">
        <w:rPr>
          <w:b/>
          <w:bCs/>
        </w:rPr>
        <w:instrText xml:space="preserve"> REF _Ref151137328 \h  \* MERGEFORMAT </w:instrText>
      </w:r>
      <w:r w:rsidRPr="00F72689">
        <w:rPr>
          <w:b/>
          <w:bCs/>
        </w:rPr>
      </w:r>
      <w:r w:rsidRPr="00F72689">
        <w:rPr>
          <w:b/>
          <w:bCs/>
        </w:rPr>
        <w:fldChar w:fldCharType="separate"/>
      </w:r>
      <w:r w:rsidRPr="00263E8E">
        <w:rPr>
          <w:rStyle w:val="CaptionBChar"/>
          <w:b w:val="0"/>
          <w:bCs w:val="0"/>
        </w:rPr>
        <w:t>Figure S</w:t>
      </w:r>
      <w:r w:rsidRPr="00263E8E">
        <w:rPr>
          <w:rStyle w:val="CaptionBChar"/>
          <w:b w:val="0"/>
          <w:bCs w:val="0"/>
        </w:rPr>
        <w:t>2</w:t>
      </w:r>
      <w:r w:rsidRPr="00F72689">
        <w:rPr>
          <w:b/>
          <w:bCs/>
        </w:rPr>
        <w:fldChar w:fldCharType="end"/>
      </w:r>
      <w:r w:rsidRPr="00F72689">
        <w:t>) did not significantly affect if a sentinel was present or not in our observations.</w:t>
      </w:r>
    </w:p>
    <w:p w14:paraId="6E3956F6" w14:textId="77777777" w:rsidR="00263E8E" w:rsidRPr="00670899" w:rsidRDefault="00263E8E" w:rsidP="00263E8E">
      <w:pPr>
        <w:pStyle w:val="SectionSubtitle"/>
        <w:spacing w:after="0" w:line="480" w:lineRule="auto"/>
      </w:pPr>
      <w:bookmarkStart w:id="21" w:name="_Toc162204964"/>
      <w:bookmarkStart w:id="22" w:name="_Toc162794609"/>
      <w:r w:rsidRPr="00670899">
        <w:t xml:space="preserve">Proportion of time allocated to each </w:t>
      </w:r>
      <w:proofErr w:type="gramStart"/>
      <w:r w:rsidRPr="00670899">
        <w:t>behaviour</w:t>
      </w:r>
      <w:bookmarkEnd w:id="21"/>
      <w:bookmarkEnd w:id="22"/>
      <w:proofErr w:type="gramEnd"/>
    </w:p>
    <w:p w14:paraId="28CA0192" w14:textId="47EFA290" w:rsidR="00263E8E" w:rsidRPr="006843E1" w:rsidRDefault="00263E8E" w:rsidP="00263E8E">
      <w:pPr>
        <w:pStyle w:val="SectionText"/>
        <w:spacing w:line="480" w:lineRule="auto"/>
        <w:sectPr w:rsidR="00263E8E" w:rsidRPr="006843E1" w:rsidSect="00263E8E">
          <w:headerReference w:type="default" r:id="rId12"/>
          <w:pgSz w:w="12240" w:h="15840"/>
          <w:pgMar w:top="1440" w:right="1440" w:bottom="1440" w:left="1440" w:header="720" w:footer="720" w:gutter="0"/>
          <w:cols w:space="720"/>
          <w:docGrid w:linePitch="299"/>
        </w:sectPr>
      </w:pPr>
      <w:r w:rsidRPr="006843E1">
        <w:t>Crows allocated similar proportions of time to foraging and vigilance (</w:t>
      </w:r>
      <m:oMath>
        <m:acc>
          <m:accPr>
            <m:ctrlPr>
              <w:rPr>
                <w:rFonts w:ascii="Cambria Math" w:hAnsi="Cambria Math"/>
                <w:i/>
              </w:rPr>
            </m:ctrlPr>
          </m:accPr>
          <m:e>
            <m:r>
              <w:rPr>
                <w:rFonts w:ascii="Cambria Math" w:hAnsi="Cambria Math"/>
              </w:rPr>
              <m:t>β</m:t>
            </m:r>
          </m:e>
        </m:acc>
      </m:oMath>
      <w:r w:rsidRPr="006843E1">
        <w:t xml:space="preserve"> = 0.026, SE = 0.023, t = 1.160, p = 0.248</w:t>
      </w:r>
      <w:r w:rsidRPr="007C3CC1">
        <w:t xml:space="preserve">; </w:t>
      </w:r>
      <w:r w:rsidRPr="007C3CC1">
        <w:rPr>
          <w:b/>
          <w:bCs/>
        </w:rPr>
        <w:fldChar w:fldCharType="begin"/>
      </w:r>
      <w:r w:rsidRPr="007C3CC1">
        <w:rPr>
          <w:b/>
          <w:bCs/>
        </w:rPr>
        <w:instrText xml:space="preserve"> REF _Ref151137384 \h  \* MERGEFORMAT </w:instrText>
      </w:r>
      <w:r w:rsidRPr="007C3CC1">
        <w:rPr>
          <w:b/>
          <w:bCs/>
        </w:rPr>
      </w:r>
      <w:r w:rsidRPr="007C3CC1">
        <w:rPr>
          <w:b/>
          <w:bCs/>
        </w:rPr>
        <w:fldChar w:fldCharType="separate"/>
      </w:r>
      <w:r w:rsidRPr="00263E8E">
        <w:rPr>
          <w:rStyle w:val="CaptionBChar"/>
          <w:b w:val="0"/>
          <w:bCs w:val="0"/>
        </w:rPr>
        <w:t xml:space="preserve">Figure </w:t>
      </w:r>
      <w:r w:rsidRPr="00263E8E">
        <w:rPr>
          <w:rStyle w:val="CaptionBChar"/>
          <w:b w:val="0"/>
          <w:bCs w:val="0"/>
        </w:rPr>
        <w:t>2</w:t>
      </w:r>
      <w:r w:rsidRPr="007C3CC1">
        <w:rPr>
          <w:b/>
          <w:bCs/>
        </w:rPr>
        <w:fldChar w:fldCharType="end"/>
      </w:r>
      <w:r w:rsidRPr="007C3CC1">
        <w:t xml:space="preserve">, </w:t>
      </w:r>
      <w:r w:rsidRPr="007C3CC1">
        <w:rPr>
          <w:b/>
          <w:bCs/>
        </w:rPr>
        <w:fldChar w:fldCharType="begin"/>
      </w:r>
      <w:r w:rsidRPr="007C3CC1">
        <w:rPr>
          <w:b/>
          <w:bCs/>
        </w:rPr>
        <w:instrText xml:space="preserve"> REF _Ref162210184 \h  \* MERGEFORMAT </w:instrText>
      </w:r>
      <w:r w:rsidRPr="007C3CC1">
        <w:rPr>
          <w:b/>
          <w:bCs/>
        </w:rPr>
      </w:r>
      <w:r w:rsidRPr="007C3CC1">
        <w:rPr>
          <w:b/>
          <w:bCs/>
        </w:rPr>
        <w:fldChar w:fldCharType="separate"/>
      </w:r>
      <w:r w:rsidRPr="00263E8E">
        <w:rPr>
          <w:rStyle w:val="CaptionBChar"/>
          <w:b w:val="0"/>
          <w:bCs w:val="0"/>
        </w:rPr>
        <w:t xml:space="preserve">Table </w:t>
      </w:r>
      <w:r w:rsidRPr="00263E8E">
        <w:rPr>
          <w:rStyle w:val="CaptionBChar"/>
          <w:b w:val="0"/>
          <w:bCs w:val="0"/>
        </w:rPr>
        <w:t>1</w:t>
      </w:r>
      <w:r w:rsidRPr="007C3CC1">
        <w:rPr>
          <w:b/>
          <w:bCs/>
        </w:rPr>
        <w:fldChar w:fldCharType="end"/>
      </w:r>
      <w:r w:rsidRPr="007C3CC1">
        <w:t>), and neither the presence of a sentinel (</w:t>
      </w:r>
      <m:oMath>
        <m:acc>
          <m:accPr>
            <m:ctrlPr>
              <w:rPr>
                <w:rFonts w:ascii="Cambria Math" w:hAnsi="Cambria Math"/>
                <w:i/>
              </w:rPr>
            </m:ctrlPr>
          </m:accPr>
          <m:e>
            <m:r>
              <w:rPr>
                <w:rFonts w:ascii="Cambria Math" w:hAnsi="Cambria Math"/>
              </w:rPr>
              <m:t>β</m:t>
            </m:r>
          </m:e>
        </m:acc>
      </m:oMath>
      <w:r w:rsidRPr="007C3CC1">
        <w:t xml:space="preserve"> = -0.034, SE = 0.023, t = -1.431, p = 0.154; </w:t>
      </w:r>
      <w:r w:rsidRPr="007C3CC1">
        <w:rPr>
          <w:b/>
          <w:bCs/>
        </w:rPr>
        <w:fldChar w:fldCharType="begin"/>
      </w:r>
      <w:r w:rsidRPr="007C3CC1">
        <w:rPr>
          <w:b/>
          <w:bCs/>
        </w:rPr>
        <w:instrText xml:space="preserve"> REF _Ref151137384 \h  \* MERGEFORMAT </w:instrText>
      </w:r>
      <w:r w:rsidRPr="007C3CC1">
        <w:rPr>
          <w:b/>
          <w:bCs/>
        </w:rPr>
      </w:r>
      <w:r w:rsidRPr="007C3CC1">
        <w:rPr>
          <w:b/>
          <w:bCs/>
        </w:rPr>
        <w:fldChar w:fldCharType="separate"/>
      </w:r>
      <w:r w:rsidRPr="00263E8E">
        <w:rPr>
          <w:rStyle w:val="CaptionBChar"/>
          <w:b w:val="0"/>
          <w:bCs w:val="0"/>
        </w:rPr>
        <w:t xml:space="preserve">Figure </w:t>
      </w:r>
      <w:r w:rsidRPr="00263E8E">
        <w:rPr>
          <w:rStyle w:val="CaptionBChar"/>
          <w:b w:val="0"/>
          <w:bCs w:val="0"/>
        </w:rPr>
        <w:t>2</w:t>
      </w:r>
      <w:r w:rsidRPr="007C3CC1">
        <w:rPr>
          <w:b/>
          <w:bCs/>
        </w:rPr>
        <w:fldChar w:fldCharType="end"/>
      </w:r>
      <w:r w:rsidRPr="007C3CC1">
        <w:t xml:space="preserve">, </w:t>
      </w:r>
      <w:r w:rsidRPr="007C3CC1">
        <w:rPr>
          <w:b/>
          <w:bCs/>
        </w:rPr>
        <w:fldChar w:fldCharType="begin"/>
      </w:r>
      <w:r w:rsidRPr="007C3CC1">
        <w:rPr>
          <w:b/>
          <w:bCs/>
        </w:rPr>
        <w:instrText xml:space="preserve"> REF _Ref162210184 \h  \* MERGEFORMAT </w:instrText>
      </w:r>
      <w:r w:rsidRPr="007C3CC1">
        <w:rPr>
          <w:b/>
          <w:bCs/>
        </w:rPr>
      </w:r>
      <w:r w:rsidRPr="007C3CC1">
        <w:rPr>
          <w:b/>
          <w:bCs/>
        </w:rPr>
        <w:fldChar w:fldCharType="separate"/>
      </w:r>
      <w:r w:rsidRPr="00263E8E">
        <w:rPr>
          <w:rStyle w:val="CaptionBChar"/>
          <w:b w:val="0"/>
          <w:bCs w:val="0"/>
        </w:rPr>
        <w:t xml:space="preserve">Table </w:t>
      </w:r>
      <w:r w:rsidRPr="00263E8E">
        <w:rPr>
          <w:rStyle w:val="CaptionBChar"/>
          <w:b w:val="0"/>
          <w:bCs w:val="0"/>
        </w:rPr>
        <w:t>1</w:t>
      </w:r>
      <w:r w:rsidRPr="007C3CC1">
        <w:rPr>
          <w:b/>
          <w:bCs/>
        </w:rPr>
        <w:fldChar w:fldCharType="end"/>
      </w:r>
      <w:r w:rsidRPr="007C3CC1">
        <w:t>) or the generalized environment (</w:t>
      </w:r>
      <m:oMath>
        <m:acc>
          <m:accPr>
            <m:ctrlPr>
              <w:rPr>
                <w:rFonts w:ascii="Cambria Math" w:hAnsi="Cambria Math"/>
                <w:i/>
              </w:rPr>
            </m:ctrlPr>
          </m:accPr>
          <m:e>
            <m:r>
              <w:rPr>
                <w:rFonts w:ascii="Cambria Math" w:hAnsi="Cambria Math"/>
              </w:rPr>
              <m:t>β</m:t>
            </m:r>
          </m:e>
        </m:acc>
      </m:oMath>
      <w:r w:rsidRPr="007C3CC1">
        <w:t xml:space="preserve"> = 0.034, SE = 0.023, t = 1.463, p = 0.146; </w:t>
      </w:r>
      <w:r w:rsidRPr="007C3CC1">
        <w:rPr>
          <w:b/>
          <w:bCs/>
        </w:rPr>
        <w:fldChar w:fldCharType="begin"/>
      </w:r>
      <w:r w:rsidRPr="007C3CC1">
        <w:rPr>
          <w:b/>
          <w:bCs/>
        </w:rPr>
        <w:instrText xml:space="preserve"> REF _Ref151137384 \h  \* MERGEFORMAT </w:instrText>
      </w:r>
      <w:r w:rsidRPr="007C3CC1">
        <w:rPr>
          <w:b/>
          <w:bCs/>
        </w:rPr>
      </w:r>
      <w:r w:rsidRPr="007C3CC1">
        <w:rPr>
          <w:b/>
          <w:bCs/>
        </w:rPr>
        <w:fldChar w:fldCharType="separate"/>
      </w:r>
      <w:r w:rsidRPr="00263E8E">
        <w:rPr>
          <w:rStyle w:val="CaptionBChar"/>
          <w:b w:val="0"/>
          <w:bCs w:val="0"/>
        </w:rPr>
        <w:t xml:space="preserve">Figure </w:t>
      </w:r>
      <w:r w:rsidRPr="00263E8E">
        <w:rPr>
          <w:rStyle w:val="CaptionBChar"/>
          <w:b w:val="0"/>
          <w:bCs w:val="0"/>
        </w:rPr>
        <w:t>2</w:t>
      </w:r>
      <w:r w:rsidRPr="007C3CC1">
        <w:rPr>
          <w:b/>
          <w:bCs/>
        </w:rPr>
        <w:fldChar w:fldCharType="end"/>
      </w:r>
      <w:r w:rsidRPr="007C3CC1">
        <w:t xml:space="preserve">, </w:t>
      </w:r>
      <w:r w:rsidRPr="007C3CC1">
        <w:rPr>
          <w:b/>
          <w:bCs/>
        </w:rPr>
        <w:fldChar w:fldCharType="begin"/>
      </w:r>
      <w:r w:rsidRPr="007C3CC1">
        <w:rPr>
          <w:b/>
          <w:bCs/>
        </w:rPr>
        <w:instrText xml:space="preserve"> REF _Ref162210184 \h  \* MERGEFORMAT </w:instrText>
      </w:r>
      <w:r w:rsidRPr="007C3CC1">
        <w:rPr>
          <w:b/>
          <w:bCs/>
        </w:rPr>
      </w:r>
      <w:r w:rsidRPr="007C3CC1">
        <w:rPr>
          <w:b/>
          <w:bCs/>
        </w:rPr>
        <w:fldChar w:fldCharType="separate"/>
      </w:r>
      <w:r w:rsidRPr="00263E8E">
        <w:rPr>
          <w:rStyle w:val="CaptionBChar"/>
          <w:b w:val="0"/>
          <w:bCs w:val="0"/>
        </w:rPr>
        <w:t xml:space="preserve">Table </w:t>
      </w:r>
      <w:r w:rsidRPr="00263E8E">
        <w:rPr>
          <w:rStyle w:val="CaptionBChar"/>
          <w:b w:val="0"/>
          <w:bCs w:val="0"/>
        </w:rPr>
        <w:t>1</w:t>
      </w:r>
      <w:r w:rsidRPr="007C3CC1">
        <w:rPr>
          <w:b/>
          <w:bCs/>
        </w:rPr>
        <w:fldChar w:fldCharType="end"/>
      </w:r>
      <w:r w:rsidRPr="007C3CC1">
        <w:t>) had an effect on the proportion of time allocated to either alert or foraging behaviour.</w:t>
      </w:r>
    </w:p>
    <w:p w14:paraId="68AB0E96" w14:textId="77777777" w:rsidR="00263E8E" w:rsidRPr="006843E1" w:rsidRDefault="00263E8E" w:rsidP="00263E8E">
      <w:pPr>
        <w:pStyle w:val="SectionText"/>
      </w:pPr>
      <w:bookmarkStart w:id="23" w:name="_Ref151134482"/>
      <w:r w:rsidRPr="006843E1">
        <w:lastRenderedPageBreak/>
        <w:drawing>
          <wp:inline distT="0" distB="0" distL="0" distR="0" wp14:anchorId="462641CF" wp14:editId="44B77392">
            <wp:extent cx="7744585" cy="5531848"/>
            <wp:effectExtent l="0" t="0" r="889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76905" cy="5554934"/>
                    </a:xfrm>
                    <a:prstGeom prst="rect">
                      <a:avLst/>
                    </a:prstGeom>
                    <a:noFill/>
                    <a:ln>
                      <a:noFill/>
                    </a:ln>
                  </pic:spPr>
                </pic:pic>
              </a:graphicData>
            </a:graphic>
          </wp:inline>
        </w:drawing>
      </w:r>
    </w:p>
    <w:p w14:paraId="055B7473" w14:textId="3EAC9F92" w:rsidR="00263E8E" w:rsidRPr="006843E1" w:rsidRDefault="00263E8E" w:rsidP="00263E8E">
      <w:pPr>
        <w:pStyle w:val="SectionText"/>
        <w:rPr>
          <w:b/>
          <w:bCs/>
        </w:rPr>
        <w:sectPr w:rsidR="00263E8E" w:rsidRPr="006843E1" w:rsidSect="00263E8E">
          <w:headerReference w:type="default" r:id="rId14"/>
          <w:pgSz w:w="15840" w:h="12240" w:orient="landscape"/>
          <w:pgMar w:top="720" w:right="720" w:bottom="720" w:left="720" w:header="720" w:footer="720" w:gutter="0"/>
          <w:cols w:space="720"/>
          <w:docGrid w:linePitch="299"/>
        </w:sectPr>
      </w:pPr>
      <w:bookmarkStart w:id="24" w:name="_Ref151137384"/>
      <w:bookmarkStart w:id="25" w:name="_Ref151137379"/>
      <w:bookmarkStart w:id="26" w:name="_Ref162210126"/>
      <w:bookmarkStart w:id="27" w:name="_Toc162210495"/>
      <w:r w:rsidRPr="00BD6F06">
        <w:rPr>
          <w:rStyle w:val="CaptionBChar"/>
        </w:rPr>
        <w:t xml:space="preserve">Figure </w:t>
      </w:r>
      <w:r w:rsidRPr="00BD6F06">
        <w:rPr>
          <w:rStyle w:val="CaptionBChar"/>
        </w:rPr>
        <w:fldChar w:fldCharType="begin"/>
      </w:r>
      <w:r w:rsidRPr="00BD6F06">
        <w:rPr>
          <w:rStyle w:val="CaptionBChar"/>
        </w:rPr>
        <w:instrText xml:space="preserve"> SEQ Figure \* ARABIC </w:instrText>
      </w:r>
      <w:r w:rsidRPr="00BD6F06">
        <w:rPr>
          <w:rStyle w:val="CaptionBChar"/>
        </w:rPr>
        <w:fldChar w:fldCharType="separate"/>
      </w:r>
      <w:r>
        <w:rPr>
          <w:rStyle w:val="CaptionBChar"/>
        </w:rPr>
        <w:t>2</w:t>
      </w:r>
      <w:r w:rsidRPr="00BD6F06">
        <w:rPr>
          <w:rStyle w:val="CaptionBChar"/>
        </w:rPr>
        <w:fldChar w:fldCharType="end"/>
      </w:r>
      <w:bookmarkEnd w:id="24"/>
      <w:r w:rsidRPr="00BD6F06">
        <w:rPr>
          <w:rStyle w:val="CaptionBChar"/>
        </w:rPr>
        <w:t>:</w:t>
      </w:r>
      <w:r w:rsidRPr="006843E1">
        <w:t xml:space="preserve"> Proportion of time allocated to each behaviour</w:t>
      </w:r>
      <w:bookmarkEnd w:id="25"/>
      <w:r w:rsidRPr="006843E1">
        <w:t xml:space="preserve"> by foragers in commercial and green areas</w:t>
      </w:r>
      <w:bookmarkEnd w:id="26"/>
      <w:bookmarkEnd w:id="27"/>
    </w:p>
    <w:p w14:paraId="208F1F18" w14:textId="6D8C3272" w:rsidR="00263E8E" w:rsidRDefault="00263E8E" w:rsidP="00263E8E">
      <w:pPr>
        <w:pStyle w:val="SectionText"/>
      </w:pPr>
      <w:bookmarkStart w:id="28" w:name="_Ref162210184"/>
      <w:bookmarkStart w:id="29" w:name="_Toc162210470"/>
      <w:r w:rsidRPr="00BD6F06">
        <w:rPr>
          <w:rStyle w:val="CaptionBChar"/>
        </w:rPr>
        <w:lastRenderedPageBreak/>
        <w:t xml:space="preserve">Table </w:t>
      </w:r>
      <w:r w:rsidRPr="00BD6F06">
        <w:rPr>
          <w:rStyle w:val="CaptionBChar"/>
        </w:rPr>
        <w:fldChar w:fldCharType="begin"/>
      </w:r>
      <w:r w:rsidRPr="00BD6F06">
        <w:rPr>
          <w:rStyle w:val="CaptionBChar"/>
        </w:rPr>
        <w:instrText xml:space="preserve"> SEQ Table \* ARABIC </w:instrText>
      </w:r>
      <w:r w:rsidRPr="00BD6F06">
        <w:rPr>
          <w:rStyle w:val="CaptionBChar"/>
        </w:rPr>
        <w:fldChar w:fldCharType="separate"/>
      </w:r>
      <w:r>
        <w:rPr>
          <w:rStyle w:val="CaptionBChar"/>
        </w:rPr>
        <w:t>1</w:t>
      </w:r>
      <w:r w:rsidRPr="00BD6F06">
        <w:rPr>
          <w:rStyle w:val="CaptionBChar"/>
        </w:rPr>
        <w:fldChar w:fldCharType="end"/>
      </w:r>
      <w:bookmarkEnd w:id="23"/>
      <w:bookmarkEnd w:id="28"/>
      <w:r w:rsidRPr="00BD6F06">
        <w:rPr>
          <w:rStyle w:val="CaptionBChar"/>
        </w:rPr>
        <w:t>:</w:t>
      </w:r>
      <w:r w:rsidRPr="006843E1">
        <w:t xml:space="preserve"> Effects of sentinel presence and generalized environment on the proportion of time allocated to each behaviour</w:t>
      </w:r>
      <w:bookmarkEnd w:id="29"/>
      <w:r>
        <w:t>.</w:t>
      </w:r>
    </w:p>
    <w:tbl>
      <w:tblPr>
        <w:tblStyle w:val="TableGrid"/>
        <w:tblW w:w="0" w:type="auto"/>
        <w:tblLook w:val="04A0" w:firstRow="1" w:lastRow="0" w:firstColumn="1" w:lastColumn="0" w:noHBand="0" w:noVBand="1"/>
      </w:tblPr>
      <w:tblGrid>
        <w:gridCol w:w="3119"/>
        <w:gridCol w:w="1417"/>
        <w:gridCol w:w="2410"/>
        <w:gridCol w:w="1000"/>
        <w:gridCol w:w="1552"/>
      </w:tblGrid>
      <w:tr w:rsidR="00263E8E" w14:paraId="5D0451FF" w14:textId="77777777" w:rsidTr="00204254">
        <w:tc>
          <w:tcPr>
            <w:tcW w:w="3119" w:type="dxa"/>
            <w:tcBorders>
              <w:top w:val="nil"/>
              <w:left w:val="nil"/>
              <w:bottom w:val="double" w:sz="4" w:space="0" w:color="auto"/>
              <w:right w:val="nil"/>
            </w:tcBorders>
          </w:tcPr>
          <w:p w14:paraId="2DA8A1DA" w14:textId="77777777" w:rsidR="00263E8E" w:rsidRPr="00F27A73" w:rsidRDefault="00263E8E" w:rsidP="00263E8E">
            <w:pPr>
              <w:pStyle w:val="SectionText"/>
              <w:spacing w:after="0"/>
            </w:pPr>
            <w:r w:rsidRPr="00F27A73">
              <w:t>Predictors</w:t>
            </w:r>
          </w:p>
        </w:tc>
        <w:tc>
          <w:tcPr>
            <w:tcW w:w="1417" w:type="dxa"/>
            <w:tcBorders>
              <w:top w:val="nil"/>
              <w:left w:val="nil"/>
              <w:bottom w:val="double" w:sz="4" w:space="0" w:color="auto"/>
              <w:right w:val="nil"/>
            </w:tcBorders>
          </w:tcPr>
          <w:p w14:paraId="395602A2" w14:textId="77777777" w:rsidR="00263E8E" w:rsidRPr="00F27A73" w:rsidRDefault="00263E8E" w:rsidP="00263E8E">
            <w:pPr>
              <w:pStyle w:val="SectionText"/>
              <w:spacing w:after="0"/>
            </w:pPr>
            <w:r w:rsidRPr="00F27A73">
              <w:t>Estimates</w:t>
            </w:r>
          </w:p>
        </w:tc>
        <w:tc>
          <w:tcPr>
            <w:tcW w:w="2410" w:type="dxa"/>
            <w:tcBorders>
              <w:top w:val="nil"/>
              <w:left w:val="nil"/>
              <w:bottom w:val="double" w:sz="4" w:space="0" w:color="auto"/>
              <w:right w:val="nil"/>
            </w:tcBorders>
          </w:tcPr>
          <w:p w14:paraId="33AFE3E8" w14:textId="77777777" w:rsidR="00263E8E" w:rsidRPr="00F27A73" w:rsidRDefault="00263E8E" w:rsidP="00263E8E">
            <w:pPr>
              <w:pStyle w:val="SectionText"/>
              <w:spacing w:after="0"/>
            </w:pPr>
            <w:r w:rsidRPr="00F27A73">
              <w:t>Std. Error</w:t>
            </w:r>
          </w:p>
        </w:tc>
        <w:tc>
          <w:tcPr>
            <w:tcW w:w="1000" w:type="dxa"/>
            <w:tcBorders>
              <w:top w:val="nil"/>
              <w:left w:val="nil"/>
              <w:bottom w:val="double" w:sz="4" w:space="0" w:color="auto"/>
              <w:right w:val="nil"/>
            </w:tcBorders>
          </w:tcPr>
          <w:p w14:paraId="7DC71A10" w14:textId="77777777" w:rsidR="00263E8E" w:rsidRPr="00F27A73" w:rsidRDefault="00263E8E" w:rsidP="00263E8E">
            <w:pPr>
              <w:pStyle w:val="SectionText"/>
              <w:spacing w:after="0"/>
            </w:pPr>
            <w:r w:rsidRPr="00F27A73">
              <w:t>Statistic</w:t>
            </w:r>
          </w:p>
        </w:tc>
        <w:tc>
          <w:tcPr>
            <w:tcW w:w="1552" w:type="dxa"/>
            <w:tcBorders>
              <w:top w:val="nil"/>
              <w:left w:val="nil"/>
              <w:bottom w:val="double" w:sz="4" w:space="0" w:color="auto"/>
              <w:right w:val="nil"/>
            </w:tcBorders>
          </w:tcPr>
          <w:p w14:paraId="5A3FCF66" w14:textId="77777777" w:rsidR="00263E8E" w:rsidRPr="00F27A73" w:rsidRDefault="00263E8E" w:rsidP="00263E8E">
            <w:pPr>
              <w:pStyle w:val="SectionText"/>
              <w:spacing w:after="0"/>
            </w:pPr>
            <w:r w:rsidRPr="00F27A73">
              <w:t>p-value</w:t>
            </w:r>
          </w:p>
        </w:tc>
      </w:tr>
      <w:tr w:rsidR="00263E8E" w14:paraId="62CB7393" w14:textId="77777777" w:rsidTr="00204254">
        <w:tc>
          <w:tcPr>
            <w:tcW w:w="3119" w:type="dxa"/>
            <w:tcBorders>
              <w:top w:val="double" w:sz="4" w:space="0" w:color="auto"/>
              <w:left w:val="nil"/>
              <w:bottom w:val="nil"/>
              <w:right w:val="nil"/>
            </w:tcBorders>
          </w:tcPr>
          <w:p w14:paraId="09CA8A98" w14:textId="77777777" w:rsidR="00263E8E" w:rsidRDefault="00263E8E" w:rsidP="00263E8E">
            <w:pPr>
              <w:pStyle w:val="SectionText"/>
              <w:spacing w:before="240"/>
            </w:pPr>
            <w:r>
              <w:t>Intercept</w:t>
            </w:r>
          </w:p>
        </w:tc>
        <w:tc>
          <w:tcPr>
            <w:tcW w:w="1417" w:type="dxa"/>
            <w:tcBorders>
              <w:top w:val="double" w:sz="4" w:space="0" w:color="auto"/>
              <w:left w:val="nil"/>
              <w:bottom w:val="nil"/>
              <w:right w:val="nil"/>
            </w:tcBorders>
          </w:tcPr>
          <w:p w14:paraId="3A338C5C" w14:textId="77777777" w:rsidR="00263E8E" w:rsidRDefault="00263E8E" w:rsidP="00263E8E">
            <w:pPr>
              <w:pStyle w:val="SectionText"/>
              <w:spacing w:before="240"/>
            </w:pPr>
            <w:r>
              <w:t>0.3658</w:t>
            </w:r>
          </w:p>
        </w:tc>
        <w:tc>
          <w:tcPr>
            <w:tcW w:w="2410" w:type="dxa"/>
            <w:tcBorders>
              <w:top w:val="double" w:sz="4" w:space="0" w:color="auto"/>
              <w:left w:val="nil"/>
              <w:bottom w:val="nil"/>
              <w:right w:val="nil"/>
            </w:tcBorders>
          </w:tcPr>
          <w:p w14:paraId="669C8687" w14:textId="77777777" w:rsidR="00263E8E" w:rsidRDefault="00263E8E" w:rsidP="00263E8E">
            <w:pPr>
              <w:pStyle w:val="SectionText"/>
              <w:spacing w:before="240"/>
            </w:pPr>
            <w:r>
              <w:t>0.0240</w:t>
            </w:r>
          </w:p>
        </w:tc>
        <w:tc>
          <w:tcPr>
            <w:tcW w:w="1000" w:type="dxa"/>
            <w:tcBorders>
              <w:top w:val="double" w:sz="4" w:space="0" w:color="auto"/>
              <w:left w:val="nil"/>
              <w:bottom w:val="nil"/>
              <w:right w:val="nil"/>
            </w:tcBorders>
          </w:tcPr>
          <w:p w14:paraId="1DE1D278" w14:textId="77777777" w:rsidR="00263E8E" w:rsidRDefault="00263E8E" w:rsidP="00263E8E">
            <w:pPr>
              <w:pStyle w:val="SectionText"/>
              <w:spacing w:before="240"/>
            </w:pPr>
            <w:r>
              <w:t>15.2636</w:t>
            </w:r>
          </w:p>
        </w:tc>
        <w:tc>
          <w:tcPr>
            <w:tcW w:w="1552" w:type="dxa"/>
            <w:tcBorders>
              <w:top w:val="double" w:sz="4" w:space="0" w:color="auto"/>
              <w:left w:val="nil"/>
              <w:bottom w:val="nil"/>
              <w:right w:val="nil"/>
            </w:tcBorders>
          </w:tcPr>
          <w:p w14:paraId="7B540EDF" w14:textId="77777777" w:rsidR="00263E8E" w:rsidRPr="00F27A73" w:rsidRDefault="00263E8E" w:rsidP="00263E8E">
            <w:pPr>
              <w:pStyle w:val="SectionText"/>
              <w:spacing w:before="240"/>
            </w:pPr>
            <w:r w:rsidRPr="00F27A73">
              <w:t>&lt;0.001</w:t>
            </w:r>
          </w:p>
        </w:tc>
      </w:tr>
      <w:tr w:rsidR="00263E8E" w14:paraId="67EDBD27" w14:textId="77777777" w:rsidTr="00204254">
        <w:tc>
          <w:tcPr>
            <w:tcW w:w="3119" w:type="dxa"/>
            <w:tcBorders>
              <w:top w:val="nil"/>
              <w:left w:val="nil"/>
              <w:bottom w:val="nil"/>
              <w:right w:val="nil"/>
            </w:tcBorders>
          </w:tcPr>
          <w:p w14:paraId="321DC444" w14:textId="77777777" w:rsidR="00263E8E" w:rsidRDefault="00263E8E" w:rsidP="00263E8E">
            <w:pPr>
              <w:pStyle w:val="SectionText"/>
            </w:pPr>
            <w:r>
              <w:t>Behaviour</w:t>
            </w:r>
          </w:p>
        </w:tc>
        <w:tc>
          <w:tcPr>
            <w:tcW w:w="1417" w:type="dxa"/>
            <w:tcBorders>
              <w:top w:val="nil"/>
              <w:left w:val="nil"/>
              <w:bottom w:val="nil"/>
              <w:right w:val="nil"/>
            </w:tcBorders>
          </w:tcPr>
          <w:p w14:paraId="3AFF33D4" w14:textId="77777777" w:rsidR="00263E8E" w:rsidRDefault="00263E8E" w:rsidP="00263E8E">
            <w:pPr>
              <w:pStyle w:val="SectionText"/>
            </w:pPr>
            <w:r>
              <w:t>0.0263</w:t>
            </w:r>
          </w:p>
        </w:tc>
        <w:tc>
          <w:tcPr>
            <w:tcW w:w="2410" w:type="dxa"/>
            <w:tcBorders>
              <w:top w:val="nil"/>
              <w:left w:val="nil"/>
              <w:bottom w:val="nil"/>
              <w:right w:val="nil"/>
            </w:tcBorders>
          </w:tcPr>
          <w:p w14:paraId="6B741EA9" w14:textId="77777777" w:rsidR="00263E8E" w:rsidRDefault="00263E8E" w:rsidP="00263E8E">
            <w:pPr>
              <w:pStyle w:val="SectionText"/>
            </w:pPr>
            <w:r>
              <w:t>0.0226</w:t>
            </w:r>
          </w:p>
        </w:tc>
        <w:tc>
          <w:tcPr>
            <w:tcW w:w="1000" w:type="dxa"/>
            <w:tcBorders>
              <w:top w:val="nil"/>
              <w:left w:val="nil"/>
              <w:bottom w:val="nil"/>
              <w:right w:val="nil"/>
            </w:tcBorders>
          </w:tcPr>
          <w:p w14:paraId="60C920A5" w14:textId="77777777" w:rsidR="00263E8E" w:rsidRDefault="00263E8E" w:rsidP="00263E8E">
            <w:pPr>
              <w:pStyle w:val="SectionText"/>
            </w:pPr>
            <w:r>
              <w:t>1.1600</w:t>
            </w:r>
          </w:p>
        </w:tc>
        <w:tc>
          <w:tcPr>
            <w:tcW w:w="1552" w:type="dxa"/>
            <w:tcBorders>
              <w:top w:val="nil"/>
              <w:left w:val="nil"/>
              <w:bottom w:val="nil"/>
              <w:right w:val="nil"/>
            </w:tcBorders>
          </w:tcPr>
          <w:p w14:paraId="1EF63F79" w14:textId="77777777" w:rsidR="00263E8E" w:rsidRDefault="00263E8E" w:rsidP="00263E8E">
            <w:pPr>
              <w:pStyle w:val="SectionText"/>
            </w:pPr>
            <w:r>
              <w:t>0.248</w:t>
            </w:r>
          </w:p>
        </w:tc>
      </w:tr>
      <w:tr w:rsidR="00263E8E" w14:paraId="07AA84E5" w14:textId="77777777" w:rsidTr="00204254">
        <w:tc>
          <w:tcPr>
            <w:tcW w:w="3119" w:type="dxa"/>
            <w:tcBorders>
              <w:top w:val="nil"/>
              <w:left w:val="nil"/>
              <w:bottom w:val="nil"/>
              <w:right w:val="nil"/>
            </w:tcBorders>
          </w:tcPr>
          <w:p w14:paraId="267E63DA" w14:textId="77777777" w:rsidR="00263E8E" w:rsidRDefault="00263E8E" w:rsidP="00263E8E">
            <w:pPr>
              <w:pStyle w:val="SectionText"/>
            </w:pPr>
            <w:r>
              <w:t>Sentinel Presence</w:t>
            </w:r>
          </w:p>
        </w:tc>
        <w:tc>
          <w:tcPr>
            <w:tcW w:w="1417" w:type="dxa"/>
            <w:tcBorders>
              <w:top w:val="nil"/>
              <w:left w:val="nil"/>
              <w:bottom w:val="nil"/>
              <w:right w:val="nil"/>
            </w:tcBorders>
          </w:tcPr>
          <w:p w14:paraId="59C95E23" w14:textId="77777777" w:rsidR="00263E8E" w:rsidRDefault="00263E8E" w:rsidP="00263E8E">
            <w:pPr>
              <w:pStyle w:val="SectionText"/>
            </w:pPr>
            <w:r>
              <w:t>-0.0335</w:t>
            </w:r>
          </w:p>
        </w:tc>
        <w:tc>
          <w:tcPr>
            <w:tcW w:w="2410" w:type="dxa"/>
            <w:tcBorders>
              <w:top w:val="nil"/>
              <w:left w:val="nil"/>
              <w:bottom w:val="nil"/>
              <w:right w:val="nil"/>
            </w:tcBorders>
          </w:tcPr>
          <w:p w14:paraId="1D2D4A8B" w14:textId="77777777" w:rsidR="00263E8E" w:rsidRDefault="00263E8E" w:rsidP="00263E8E">
            <w:pPr>
              <w:pStyle w:val="SectionText"/>
            </w:pPr>
            <w:r>
              <w:t>0.0234</w:t>
            </w:r>
          </w:p>
        </w:tc>
        <w:tc>
          <w:tcPr>
            <w:tcW w:w="1000" w:type="dxa"/>
            <w:tcBorders>
              <w:top w:val="nil"/>
              <w:left w:val="nil"/>
              <w:bottom w:val="nil"/>
              <w:right w:val="nil"/>
            </w:tcBorders>
          </w:tcPr>
          <w:p w14:paraId="6D918A90" w14:textId="77777777" w:rsidR="00263E8E" w:rsidRDefault="00263E8E" w:rsidP="00263E8E">
            <w:pPr>
              <w:pStyle w:val="SectionText"/>
            </w:pPr>
            <w:r>
              <w:t>-1.4314</w:t>
            </w:r>
          </w:p>
        </w:tc>
        <w:tc>
          <w:tcPr>
            <w:tcW w:w="1552" w:type="dxa"/>
            <w:tcBorders>
              <w:top w:val="nil"/>
              <w:left w:val="nil"/>
              <w:bottom w:val="nil"/>
              <w:right w:val="nil"/>
            </w:tcBorders>
          </w:tcPr>
          <w:p w14:paraId="037DAEE0" w14:textId="77777777" w:rsidR="00263E8E" w:rsidRDefault="00263E8E" w:rsidP="00263E8E">
            <w:pPr>
              <w:pStyle w:val="SectionText"/>
            </w:pPr>
            <w:r>
              <w:t>0.154</w:t>
            </w:r>
          </w:p>
        </w:tc>
      </w:tr>
      <w:tr w:rsidR="00263E8E" w14:paraId="6768BC3B" w14:textId="77777777" w:rsidTr="00204254">
        <w:tc>
          <w:tcPr>
            <w:tcW w:w="3119" w:type="dxa"/>
            <w:tcBorders>
              <w:top w:val="nil"/>
              <w:left w:val="nil"/>
              <w:bottom w:val="double" w:sz="4" w:space="0" w:color="auto"/>
              <w:right w:val="nil"/>
            </w:tcBorders>
          </w:tcPr>
          <w:p w14:paraId="33B8FD8A" w14:textId="77777777" w:rsidR="00263E8E" w:rsidRDefault="00263E8E" w:rsidP="00263E8E">
            <w:pPr>
              <w:pStyle w:val="SectionText"/>
            </w:pPr>
            <w:r>
              <w:t>Generalized Environment</w:t>
            </w:r>
          </w:p>
        </w:tc>
        <w:tc>
          <w:tcPr>
            <w:tcW w:w="1417" w:type="dxa"/>
            <w:tcBorders>
              <w:top w:val="nil"/>
              <w:left w:val="nil"/>
              <w:bottom w:val="double" w:sz="4" w:space="0" w:color="auto"/>
              <w:right w:val="nil"/>
            </w:tcBorders>
          </w:tcPr>
          <w:p w14:paraId="5AE36163" w14:textId="77777777" w:rsidR="00263E8E" w:rsidRDefault="00263E8E" w:rsidP="00263E8E">
            <w:pPr>
              <w:pStyle w:val="SectionText"/>
            </w:pPr>
            <w:r>
              <w:t>0.0336</w:t>
            </w:r>
          </w:p>
        </w:tc>
        <w:tc>
          <w:tcPr>
            <w:tcW w:w="2410" w:type="dxa"/>
            <w:tcBorders>
              <w:top w:val="nil"/>
              <w:left w:val="nil"/>
              <w:bottom w:val="double" w:sz="4" w:space="0" w:color="auto"/>
              <w:right w:val="nil"/>
            </w:tcBorders>
          </w:tcPr>
          <w:p w14:paraId="601BED07" w14:textId="77777777" w:rsidR="00263E8E" w:rsidRDefault="00263E8E" w:rsidP="00263E8E">
            <w:pPr>
              <w:pStyle w:val="SectionText"/>
            </w:pPr>
            <w:r>
              <w:t>0.0230</w:t>
            </w:r>
          </w:p>
        </w:tc>
        <w:tc>
          <w:tcPr>
            <w:tcW w:w="1000" w:type="dxa"/>
            <w:tcBorders>
              <w:top w:val="nil"/>
              <w:left w:val="nil"/>
              <w:bottom w:val="double" w:sz="4" w:space="0" w:color="auto"/>
              <w:right w:val="nil"/>
            </w:tcBorders>
          </w:tcPr>
          <w:p w14:paraId="2A610C1F" w14:textId="77777777" w:rsidR="00263E8E" w:rsidRDefault="00263E8E" w:rsidP="00263E8E">
            <w:pPr>
              <w:pStyle w:val="SectionText"/>
            </w:pPr>
            <w:r>
              <w:t>1.4625</w:t>
            </w:r>
          </w:p>
        </w:tc>
        <w:tc>
          <w:tcPr>
            <w:tcW w:w="1552" w:type="dxa"/>
            <w:tcBorders>
              <w:top w:val="nil"/>
              <w:left w:val="nil"/>
              <w:bottom w:val="double" w:sz="4" w:space="0" w:color="auto"/>
              <w:right w:val="nil"/>
            </w:tcBorders>
          </w:tcPr>
          <w:p w14:paraId="681ACE49" w14:textId="77777777" w:rsidR="00263E8E" w:rsidRDefault="00263E8E" w:rsidP="00263E8E">
            <w:pPr>
              <w:pStyle w:val="SectionText"/>
            </w:pPr>
            <w:r>
              <w:t>0.146</w:t>
            </w:r>
          </w:p>
        </w:tc>
      </w:tr>
      <w:tr w:rsidR="00263E8E" w14:paraId="4148AAB0" w14:textId="77777777" w:rsidTr="00204254">
        <w:tc>
          <w:tcPr>
            <w:tcW w:w="3119" w:type="dxa"/>
            <w:tcBorders>
              <w:top w:val="double" w:sz="4" w:space="0" w:color="auto"/>
              <w:left w:val="nil"/>
              <w:bottom w:val="nil"/>
              <w:right w:val="nil"/>
            </w:tcBorders>
          </w:tcPr>
          <w:p w14:paraId="380A0AFC" w14:textId="77777777" w:rsidR="00263E8E" w:rsidRDefault="00263E8E" w:rsidP="00263E8E">
            <w:pPr>
              <w:pStyle w:val="SectionText"/>
            </w:pPr>
            <w:r>
              <w:t>Observations</w:t>
            </w:r>
          </w:p>
        </w:tc>
        <w:tc>
          <w:tcPr>
            <w:tcW w:w="1417" w:type="dxa"/>
            <w:tcBorders>
              <w:top w:val="double" w:sz="4" w:space="0" w:color="auto"/>
              <w:left w:val="nil"/>
              <w:bottom w:val="nil"/>
              <w:right w:val="nil"/>
            </w:tcBorders>
          </w:tcPr>
          <w:p w14:paraId="7454406F" w14:textId="77777777" w:rsidR="00263E8E" w:rsidRDefault="00263E8E" w:rsidP="00263E8E">
            <w:pPr>
              <w:pStyle w:val="SectionText"/>
            </w:pPr>
            <w:r>
              <w:t>154</w:t>
            </w:r>
          </w:p>
        </w:tc>
        <w:tc>
          <w:tcPr>
            <w:tcW w:w="2410" w:type="dxa"/>
            <w:tcBorders>
              <w:top w:val="double" w:sz="4" w:space="0" w:color="auto"/>
              <w:left w:val="nil"/>
              <w:bottom w:val="nil"/>
              <w:right w:val="nil"/>
            </w:tcBorders>
          </w:tcPr>
          <w:p w14:paraId="5F38C8D3" w14:textId="77777777" w:rsidR="00263E8E" w:rsidRDefault="00263E8E" w:rsidP="00204254">
            <w:pPr>
              <w:pStyle w:val="SectionText1"/>
            </w:pPr>
          </w:p>
        </w:tc>
        <w:tc>
          <w:tcPr>
            <w:tcW w:w="1000" w:type="dxa"/>
            <w:tcBorders>
              <w:top w:val="double" w:sz="4" w:space="0" w:color="auto"/>
              <w:left w:val="nil"/>
              <w:bottom w:val="nil"/>
              <w:right w:val="nil"/>
            </w:tcBorders>
          </w:tcPr>
          <w:p w14:paraId="207D3313" w14:textId="77777777" w:rsidR="00263E8E" w:rsidRDefault="00263E8E" w:rsidP="00204254">
            <w:pPr>
              <w:pStyle w:val="SectionText1"/>
            </w:pPr>
          </w:p>
        </w:tc>
        <w:tc>
          <w:tcPr>
            <w:tcW w:w="1552" w:type="dxa"/>
            <w:tcBorders>
              <w:top w:val="double" w:sz="4" w:space="0" w:color="auto"/>
              <w:left w:val="nil"/>
              <w:bottom w:val="nil"/>
              <w:right w:val="nil"/>
            </w:tcBorders>
          </w:tcPr>
          <w:p w14:paraId="7E1D335E" w14:textId="77777777" w:rsidR="00263E8E" w:rsidRDefault="00263E8E" w:rsidP="00204254">
            <w:pPr>
              <w:pStyle w:val="SectionText1"/>
            </w:pPr>
          </w:p>
        </w:tc>
      </w:tr>
      <w:tr w:rsidR="00263E8E" w14:paraId="605F242D" w14:textId="77777777" w:rsidTr="00204254">
        <w:tc>
          <w:tcPr>
            <w:tcW w:w="3119" w:type="dxa"/>
            <w:tcBorders>
              <w:top w:val="nil"/>
              <w:left w:val="nil"/>
              <w:bottom w:val="nil"/>
              <w:right w:val="nil"/>
            </w:tcBorders>
          </w:tcPr>
          <w:p w14:paraId="1BC9006D" w14:textId="77777777" w:rsidR="00263E8E" w:rsidRPr="00F27A73" w:rsidRDefault="00263E8E" w:rsidP="00263E8E">
            <w:pPr>
              <w:pStyle w:val="SectionText"/>
            </w:pPr>
            <w:r>
              <w:t>R</w:t>
            </w:r>
            <w:r>
              <w:rPr>
                <w:vertAlign w:val="superscript"/>
              </w:rPr>
              <w:t>2</w:t>
            </w:r>
            <w:r>
              <w:t>/R</w:t>
            </w:r>
            <w:r>
              <w:rPr>
                <w:vertAlign w:val="superscript"/>
              </w:rPr>
              <w:t>2</w:t>
            </w:r>
            <w:r>
              <w:t xml:space="preserve"> adjusted</w:t>
            </w:r>
          </w:p>
        </w:tc>
        <w:tc>
          <w:tcPr>
            <w:tcW w:w="1417" w:type="dxa"/>
            <w:tcBorders>
              <w:top w:val="nil"/>
              <w:left w:val="nil"/>
              <w:bottom w:val="nil"/>
              <w:right w:val="nil"/>
            </w:tcBorders>
          </w:tcPr>
          <w:p w14:paraId="09220AF3" w14:textId="77777777" w:rsidR="00263E8E" w:rsidRDefault="00263E8E" w:rsidP="00263E8E">
            <w:pPr>
              <w:pStyle w:val="SectionText"/>
            </w:pPr>
            <w:r>
              <w:t>0.037/0.018</w:t>
            </w:r>
          </w:p>
        </w:tc>
        <w:tc>
          <w:tcPr>
            <w:tcW w:w="2410" w:type="dxa"/>
            <w:tcBorders>
              <w:top w:val="nil"/>
              <w:left w:val="nil"/>
              <w:bottom w:val="nil"/>
              <w:right w:val="nil"/>
            </w:tcBorders>
          </w:tcPr>
          <w:p w14:paraId="7A0ACC56" w14:textId="77777777" w:rsidR="00263E8E" w:rsidRDefault="00263E8E" w:rsidP="00204254">
            <w:pPr>
              <w:pStyle w:val="SectionText1"/>
            </w:pPr>
          </w:p>
        </w:tc>
        <w:tc>
          <w:tcPr>
            <w:tcW w:w="1000" w:type="dxa"/>
            <w:tcBorders>
              <w:top w:val="nil"/>
              <w:left w:val="nil"/>
              <w:bottom w:val="nil"/>
              <w:right w:val="nil"/>
            </w:tcBorders>
          </w:tcPr>
          <w:p w14:paraId="0B4E0B10" w14:textId="77777777" w:rsidR="00263E8E" w:rsidRDefault="00263E8E" w:rsidP="00204254">
            <w:pPr>
              <w:pStyle w:val="SectionText1"/>
            </w:pPr>
          </w:p>
        </w:tc>
        <w:tc>
          <w:tcPr>
            <w:tcW w:w="1552" w:type="dxa"/>
            <w:tcBorders>
              <w:top w:val="nil"/>
              <w:left w:val="nil"/>
              <w:bottom w:val="nil"/>
              <w:right w:val="nil"/>
            </w:tcBorders>
          </w:tcPr>
          <w:p w14:paraId="4C0B1631" w14:textId="77777777" w:rsidR="00263E8E" w:rsidRDefault="00263E8E" w:rsidP="00204254">
            <w:pPr>
              <w:pStyle w:val="SectionText1"/>
            </w:pPr>
          </w:p>
        </w:tc>
      </w:tr>
    </w:tbl>
    <w:p w14:paraId="3CFBAC0A" w14:textId="77777777" w:rsidR="00263E8E" w:rsidRPr="006843E1" w:rsidRDefault="00263E8E" w:rsidP="00263E8E">
      <w:pPr>
        <w:pStyle w:val="SectionText"/>
      </w:pPr>
    </w:p>
    <w:p w14:paraId="1E03BF5F" w14:textId="77777777" w:rsidR="00263E8E" w:rsidRPr="006843E1" w:rsidRDefault="00263E8E" w:rsidP="00263E8E">
      <w:pPr>
        <w:pStyle w:val="SectionText"/>
        <w:sectPr w:rsidR="00263E8E" w:rsidRPr="006843E1" w:rsidSect="00263E8E">
          <w:headerReference w:type="default" r:id="rId15"/>
          <w:pgSz w:w="15840" w:h="12240" w:orient="landscape"/>
          <w:pgMar w:top="720" w:right="720" w:bottom="720" w:left="720" w:header="720" w:footer="720" w:gutter="0"/>
          <w:cols w:space="720"/>
          <w:docGrid w:linePitch="299"/>
        </w:sectPr>
      </w:pPr>
    </w:p>
    <w:p w14:paraId="10D15AC9" w14:textId="77777777" w:rsidR="00263E8E" w:rsidRPr="00765C24" w:rsidRDefault="00263E8E" w:rsidP="00263E8E">
      <w:pPr>
        <w:pStyle w:val="SectionSubtitle"/>
        <w:spacing w:after="0" w:line="480" w:lineRule="auto"/>
      </w:pPr>
      <w:bookmarkStart w:id="30" w:name="_Toc162204965"/>
      <w:bookmarkStart w:id="31" w:name="_Toc162794610"/>
      <w:r w:rsidRPr="00765C24">
        <w:lastRenderedPageBreak/>
        <w:t>Duration of bouts of all behaviours</w:t>
      </w:r>
      <w:bookmarkEnd w:id="30"/>
      <w:bookmarkEnd w:id="31"/>
    </w:p>
    <w:p w14:paraId="4A947822" w14:textId="4AB5C196" w:rsidR="00263E8E" w:rsidRPr="00FC67F1" w:rsidRDefault="00263E8E" w:rsidP="00FC67F1">
      <w:pPr>
        <w:pStyle w:val="SectionText"/>
        <w:spacing w:line="480" w:lineRule="auto"/>
      </w:pPr>
      <w:r w:rsidRPr="00FC67F1">
        <w:t>In total, 3897 bouts were recorded, of which 2110 bouts were of “alert” behaviour, and 1787 bouts were of “foraging” behaviour. The average duration of bouts was 1.75 seconds. Bouts of alertness and foraging significantly differed (</w:t>
      </w:r>
      <m:oMath>
        <m:acc>
          <m:accPr>
            <m:ctrlPr>
              <w:rPr>
                <w:rFonts w:ascii="Cambria Math" w:hAnsi="Cambria Math"/>
              </w:rPr>
            </m:ctrlPr>
          </m:accPr>
          <m:e>
            <m:r>
              <w:rPr>
                <w:rFonts w:ascii="Cambria Math" w:hAnsi="Cambria Math"/>
              </w:rPr>
              <m:t>β</m:t>
            </m:r>
          </m:e>
        </m:acc>
      </m:oMath>
      <w:r w:rsidRPr="00FC67F1">
        <w:t xml:space="preserve"> = -0.256, SE = 0.051, t = -5.002,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 xml:space="preserve">Figure </w:t>
      </w:r>
      <w:r w:rsidR="000305D7" w:rsidRPr="00FC67F1">
        <w:rPr>
          <w:rStyle w:val="CaptionBChar"/>
          <w:b w:val="0"/>
          <w:bCs w:val="0"/>
          <w:iCs/>
        </w:rPr>
        <w:t>3</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 xml:space="preserve">Table </w:t>
      </w:r>
      <w:r w:rsidR="000305D7" w:rsidRPr="00FC67F1">
        <w:rPr>
          <w:rStyle w:val="CaptionBChar"/>
          <w:b w:val="0"/>
          <w:bCs w:val="0"/>
          <w:iCs/>
        </w:rPr>
        <w:t>2</w:t>
      </w:r>
      <w:r w:rsidR="000305D7" w:rsidRPr="00FC67F1">
        <w:fldChar w:fldCharType="end"/>
      </w:r>
      <w:r w:rsidRPr="00FC67F1">
        <w:t>), with bouts of alertness significantly (1.64 seconds) shorter than bouts of foraging (1.88 seconds). Sentinel presence significantly increased the duration of bouts of all behaviours (</w:t>
      </w:r>
      <m:oMath>
        <m:acc>
          <m:accPr>
            <m:ctrlPr>
              <w:rPr>
                <w:rFonts w:ascii="Cambria Math" w:hAnsi="Cambria Math"/>
              </w:rPr>
            </m:ctrlPr>
          </m:accPr>
          <m:e>
            <m:r>
              <w:rPr>
                <w:rFonts w:ascii="Cambria Math" w:hAnsi="Cambria Math"/>
              </w:rPr>
              <m:t>β</m:t>
            </m:r>
          </m:e>
        </m:acc>
      </m:oMath>
      <w:r w:rsidRPr="00FC67F1">
        <w:t xml:space="preserve"> = 0.197, SE = 0.072, t = 2.741, p = 0.006;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Green areas saw significantly longer bouts of all behaviours than commercial areas (</w:t>
      </w:r>
      <m:oMath>
        <m:acc>
          <m:accPr>
            <m:ctrlPr>
              <w:rPr>
                <w:rFonts w:ascii="Cambria Math" w:hAnsi="Cambria Math"/>
              </w:rPr>
            </m:ctrlPr>
          </m:accPr>
          <m:e>
            <m:r>
              <w:rPr>
                <w:rFonts w:ascii="Cambria Math" w:hAnsi="Cambria Math"/>
              </w:rPr>
              <m:t>β</m:t>
            </m:r>
          </m:e>
        </m:acc>
      </m:oMath>
      <w:r w:rsidRPr="00FC67F1">
        <w:t xml:space="preserve"> = 0.353, SE = 0.087, t = 4.048,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Disturbance frequency had a significant effect on the duration of all bouts (</w:t>
      </w:r>
      <m:oMath>
        <m:acc>
          <m:accPr>
            <m:ctrlPr>
              <w:rPr>
                <w:rFonts w:ascii="Cambria Math" w:hAnsi="Cambria Math"/>
              </w:rPr>
            </m:ctrlPr>
          </m:accPr>
          <m:e>
            <m:r>
              <w:rPr>
                <w:rFonts w:ascii="Cambria Math" w:hAnsi="Cambria Math"/>
              </w:rPr>
              <m:t>β</m:t>
            </m:r>
          </m:e>
        </m:acc>
      </m:oMath>
      <w:r w:rsidRPr="00FC67F1">
        <w:t xml:space="preserve"> = -0.088, SE = 0.030, t = -2.975, p = 0.003; </w:t>
      </w:r>
      <w:r w:rsidR="000305D7" w:rsidRPr="00FC67F1">
        <w:fldChar w:fldCharType="begin"/>
      </w:r>
      <w:r w:rsidR="000305D7" w:rsidRPr="00FC67F1">
        <w:instrText xml:space="preserve"> REF _Ref151138241 \h </w:instrText>
      </w:r>
      <w:r w:rsidR="00FC67F1">
        <w:instrText xml:space="preserve"> \* MERGEFORMAT </w:instrText>
      </w:r>
      <w:r w:rsidR="000305D7" w:rsidRPr="00FC67F1">
        <w:fldChar w:fldCharType="separate"/>
      </w:r>
      <w:r w:rsidR="000305D7" w:rsidRPr="00FC67F1">
        <w:rPr>
          <w:rStyle w:val="CaptionBChar"/>
          <w:b w:val="0"/>
          <w:bCs w:val="0"/>
          <w:iCs/>
        </w:rPr>
        <w:t>Figure S</w:t>
      </w:r>
      <w:r w:rsidR="000305D7" w:rsidRPr="00FC67F1">
        <w:rPr>
          <w:rStyle w:val="CaptionBChar"/>
          <w:b w:val="0"/>
          <w:bCs w:val="0"/>
          <w:iCs/>
        </w:rPr>
        <w:t>3</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ith bout duration decreasing as disturbance frequency increased.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52, SE = 0.088, t = -2.863, p = 0.004;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and between behaviour type and generalized environment (</w:t>
      </w:r>
      <m:oMath>
        <m:acc>
          <m:accPr>
            <m:ctrlPr>
              <w:rPr>
                <w:rFonts w:ascii="Cambria Math" w:hAnsi="Cambria Math"/>
              </w:rPr>
            </m:ctrlPr>
          </m:accPr>
          <m:e>
            <m:r>
              <w:rPr>
                <w:rFonts w:ascii="Cambria Math" w:hAnsi="Cambria Math"/>
              </w:rPr>
              <m:t>β</m:t>
            </m:r>
          </m:e>
        </m:acc>
      </m:oMath>
      <w:r w:rsidRPr="00FC67F1">
        <w:t xml:space="preserve"> = -0.202, SE = 0.054, t = -3.769,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w:t>
      </w:r>
    </w:p>
    <w:p w14:paraId="3CD18326" w14:textId="77777777" w:rsidR="00263E8E" w:rsidRPr="00765C24" w:rsidRDefault="00263E8E" w:rsidP="00263E8E">
      <w:pPr>
        <w:pStyle w:val="SectionSubtitle"/>
        <w:spacing w:after="0" w:line="480" w:lineRule="auto"/>
      </w:pPr>
      <w:bookmarkStart w:id="32" w:name="_Toc162204966"/>
      <w:bookmarkStart w:id="33" w:name="_Toc162794611"/>
      <w:r w:rsidRPr="00765C24">
        <w:t>Duration of bouts of “foraging” behaviour</w:t>
      </w:r>
      <w:bookmarkEnd w:id="32"/>
      <w:bookmarkEnd w:id="33"/>
    </w:p>
    <w:p w14:paraId="4CA117A1" w14:textId="0D0969E6" w:rsidR="00263E8E" w:rsidRPr="00FC67F1" w:rsidRDefault="00263E8E" w:rsidP="00FC67F1">
      <w:pPr>
        <w:pStyle w:val="SectionText"/>
        <w:spacing w:line="480" w:lineRule="auto"/>
        <w:sectPr w:rsidR="00263E8E" w:rsidRPr="00FC67F1" w:rsidSect="00263E8E">
          <w:headerReference w:type="default" r:id="rId16"/>
          <w:pgSz w:w="12240" w:h="15840"/>
          <w:pgMar w:top="1440" w:right="1440" w:bottom="1440" w:left="1440" w:header="720" w:footer="720" w:gutter="0"/>
          <w:cols w:space="720"/>
          <w:docGrid w:linePitch="299"/>
        </w:sectPr>
      </w:pPr>
      <w:r w:rsidRPr="00FC67F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rPr>
            </m:ctrlPr>
          </m:accPr>
          <m:e>
            <m:r>
              <w:rPr>
                <w:rFonts w:ascii="Cambria Math" w:hAnsi="Cambria Math"/>
              </w:rPr>
              <m:t>β</m:t>
            </m:r>
          </m:e>
        </m:acc>
      </m:oMath>
      <w:r w:rsidRPr="00FC67F1">
        <w:t xml:space="preserve"> = 0.092, SE = 0.072, t = 1.280, p = 0.2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Generalized environment had a significant effect on the duration of bouts of foraging behaviour, with longer bouts in green areas (</w:t>
      </w:r>
      <m:oMath>
        <m:acc>
          <m:accPr>
            <m:ctrlPr>
              <w:rPr>
                <w:rFonts w:ascii="Cambria Math" w:hAnsi="Cambria Math"/>
              </w:rPr>
            </m:ctrlPr>
          </m:accPr>
          <m:e>
            <m:r>
              <w:rPr>
                <w:rFonts w:ascii="Cambria Math" w:hAnsi="Cambria Math"/>
              </w:rPr>
              <m:t>β</m:t>
            </m:r>
          </m:e>
        </m:acc>
      </m:oMath>
      <w:r w:rsidRPr="00FC67F1">
        <w:t xml:space="preserve"> = 0.383, SE = 0.078, t = 4.919,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Larger groups had significantly longer bouts of foraging behaviour (</w:t>
      </w:r>
      <m:oMath>
        <m:acc>
          <m:accPr>
            <m:ctrlPr>
              <w:rPr>
                <w:rFonts w:ascii="Cambria Math" w:hAnsi="Cambria Math"/>
              </w:rPr>
            </m:ctrlPr>
          </m:accPr>
          <m:e>
            <m:r>
              <w:rPr>
                <w:rFonts w:ascii="Cambria Math" w:hAnsi="Cambria Math"/>
              </w:rPr>
              <m:t>β</m:t>
            </m:r>
          </m:e>
        </m:acc>
      </m:oMath>
      <w:r w:rsidRPr="00FC67F1">
        <w:t xml:space="preserve"> = -0.152, SE = 0.068, t = -2.221, </w:t>
      </w:r>
    </w:p>
    <w:p w14:paraId="5B14589F" w14:textId="77777777" w:rsidR="00263E8E" w:rsidRPr="006843E1" w:rsidRDefault="00263E8E" w:rsidP="00263E8E">
      <w:pPr>
        <w:pStyle w:val="SectionText"/>
      </w:pPr>
      <w:r w:rsidRPr="006843E1">
        <w:lastRenderedPageBreak/>
        <w:drawing>
          <wp:inline distT="0" distB="0" distL="0" distR="0" wp14:anchorId="4CD98BEB" wp14:editId="3EBF2288">
            <wp:extent cx="8579457" cy="6128184"/>
            <wp:effectExtent l="0" t="0" r="0" b="635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3698C37F" w14:textId="0A14D03D" w:rsidR="00263E8E" w:rsidRPr="006843E1" w:rsidRDefault="00263E8E" w:rsidP="00263E8E">
      <w:pPr>
        <w:pStyle w:val="SectionText"/>
        <w:rPr>
          <w:b/>
          <w:bCs/>
        </w:rPr>
        <w:sectPr w:rsidR="00263E8E" w:rsidRPr="006843E1" w:rsidSect="00263E8E">
          <w:headerReference w:type="default" r:id="rId18"/>
          <w:pgSz w:w="15840" w:h="12240" w:orient="landscape"/>
          <w:pgMar w:top="720" w:right="720" w:bottom="720" w:left="720" w:header="720" w:footer="720" w:gutter="0"/>
          <w:cols w:space="720"/>
          <w:docGrid w:linePitch="299"/>
        </w:sectPr>
      </w:pPr>
      <w:bookmarkStart w:id="34" w:name="_Ref151137725"/>
      <w:bookmarkStart w:id="35" w:name="_Toc162210496"/>
      <w:bookmarkStart w:id="36" w:name="_Ref169246911"/>
      <w:r w:rsidRPr="00BD6F06">
        <w:rPr>
          <w:rStyle w:val="CaptionBChar"/>
        </w:rPr>
        <w:t xml:space="preserve">Figure </w:t>
      </w:r>
      <w:r w:rsidRPr="00BD6F06">
        <w:rPr>
          <w:rStyle w:val="CaptionBChar"/>
        </w:rPr>
        <w:fldChar w:fldCharType="begin"/>
      </w:r>
      <w:r w:rsidRPr="00BD6F06">
        <w:rPr>
          <w:rStyle w:val="CaptionBChar"/>
        </w:rPr>
        <w:instrText xml:space="preserve"> SEQ Figure \* ARABIC </w:instrText>
      </w:r>
      <w:r w:rsidRPr="00BD6F06">
        <w:rPr>
          <w:rStyle w:val="CaptionBChar"/>
        </w:rPr>
        <w:fldChar w:fldCharType="separate"/>
      </w:r>
      <w:r>
        <w:rPr>
          <w:rStyle w:val="CaptionBChar"/>
        </w:rPr>
        <w:t>3</w:t>
      </w:r>
      <w:r w:rsidRPr="00BD6F06">
        <w:rPr>
          <w:rStyle w:val="CaptionBChar"/>
        </w:rPr>
        <w:fldChar w:fldCharType="end"/>
      </w:r>
      <w:bookmarkEnd w:id="34"/>
      <w:r w:rsidRPr="00BD6F06">
        <w:rPr>
          <w:rStyle w:val="CaptionBChar"/>
        </w:rPr>
        <w:t>:</w:t>
      </w:r>
      <w:r w:rsidRPr="006843E1">
        <w:t xml:space="preserve"> Mean bout duration of foragers in commercial and green areas. The error bars represent the standard error.</w:t>
      </w:r>
      <w:bookmarkEnd w:id="35"/>
      <w:bookmarkEnd w:id="36"/>
    </w:p>
    <w:p w14:paraId="1D90C305" w14:textId="73DD5516" w:rsidR="00263E8E" w:rsidRPr="006843E1" w:rsidRDefault="00263E8E" w:rsidP="00263E8E">
      <w:pPr>
        <w:pStyle w:val="SectionText"/>
      </w:pPr>
      <w:bookmarkStart w:id="37" w:name="_Ref151137897"/>
      <w:bookmarkStart w:id="38" w:name="_Ref151143600"/>
      <w:bookmarkStart w:id="39" w:name="_Toc162210471"/>
      <w:r w:rsidRPr="00BD6F06">
        <w:rPr>
          <w:rStyle w:val="CaptionBChar"/>
        </w:rPr>
        <w:lastRenderedPageBreak/>
        <w:t xml:space="preserve">Table </w:t>
      </w:r>
      <w:r w:rsidRPr="00BD6F06">
        <w:rPr>
          <w:rStyle w:val="CaptionBChar"/>
        </w:rPr>
        <w:fldChar w:fldCharType="begin"/>
      </w:r>
      <w:r w:rsidRPr="00BD6F06">
        <w:rPr>
          <w:rStyle w:val="CaptionBChar"/>
        </w:rPr>
        <w:instrText xml:space="preserve"> SEQ Table \* ARABIC </w:instrText>
      </w:r>
      <w:r w:rsidRPr="00BD6F06">
        <w:rPr>
          <w:rStyle w:val="CaptionBChar"/>
        </w:rPr>
        <w:fldChar w:fldCharType="separate"/>
      </w:r>
      <w:r>
        <w:rPr>
          <w:rStyle w:val="CaptionBChar"/>
        </w:rPr>
        <w:t>2</w:t>
      </w:r>
      <w:r w:rsidRPr="00BD6F06">
        <w:rPr>
          <w:rStyle w:val="CaptionBChar"/>
        </w:rPr>
        <w:fldChar w:fldCharType="end"/>
      </w:r>
      <w:bookmarkEnd w:id="37"/>
      <w:r w:rsidRPr="00BD6F06">
        <w:rPr>
          <w:rStyle w:val="CaptionBChar"/>
        </w:rPr>
        <w:t>:</w:t>
      </w:r>
      <w:r w:rsidRPr="006843E1">
        <w:t xml:space="preserve"> Results of the linear mixed models fit to the mean bout duration</w:t>
      </w:r>
      <w:bookmarkEnd w:id="38"/>
      <w:bookmarkEnd w:id="39"/>
      <w:r>
        <w:t>.</w:t>
      </w:r>
    </w:p>
    <w:p w14:paraId="55964F29" w14:textId="77777777" w:rsidR="00263E8E" w:rsidRPr="006843E1" w:rsidRDefault="00263E8E" w:rsidP="00263E8E">
      <w:pPr>
        <w:pStyle w:val="CaptionB"/>
        <w:sectPr w:rsidR="00263E8E" w:rsidRPr="006843E1" w:rsidSect="00263E8E">
          <w:headerReference w:type="default" r:id="rId19"/>
          <w:pgSz w:w="12240" w:h="15840"/>
          <w:pgMar w:top="720" w:right="720" w:bottom="720" w:left="720" w:header="720" w:footer="720" w:gutter="0"/>
          <w:cols w:space="720"/>
          <w:docGrid w:linePitch="299"/>
        </w:sectPr>
      </w:pPr>
      <w:r w:rsidRPr="006843E1">
        <w:drawing>
          <wp:inline distT="0" distB="0" distL="0" distR="0" wp14:anchorId="463910E2" wp14:editId="459C9C83">
            <wp:extent cx="6806565" cy="6098540"/>
            <wp:effectExtent l="0" t="0" r="0" b="0"/>
            <wp:docPr id="899011893"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1893" name="Picture 2"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267C884" w14:textId="598A2923" w:rsidR="00263E8E" w:rsidRPr="00FC67F1" w:rsidRDefault="00263E8E" w:rsidP="00FC67F1">
      <w:pPr>
        <w:pStyle w:val="SectionText"/>
        <w:spacing w:line="480" w:lineRule="auto"/>
      </w:pPr>
      <w:r w:rsidRPr="00FC67F1">
        <w:lastRenderedPageBreak/>
        <w:t xml:space="preserve">p = 0.026; </w:t>
      </w:r>
      <w:r w:rsidR="000305D7" w:rsidRPr="00FC67F1">
        <w:fldChar w:fldCharType="begin"/>
      </w:r>
      <w:r w:rsidR="000305D7" w:rsidRPr="00FC67F1">
        <w:instrText xml:space="preserve"> REF _Ref151142101 \h </w:instrText>
      </w:r>
      <w:r w:rsidR="00FC67F1">
        <w:instrText xml:space="preserve"> \* MERGEFORMAT </w:instrText>
      </w:r>
      <w:r w:rsidR="000305D7" w:rsidRPr="00FC67F1">
        <w:fldChar w:fldCharType="separate"/>
      </w:r>
      <w:r w:rsidR="000305D7" w:rsidRPr="00FC67F1">
        <w:rPr>
          <w:rStyle w:val="CaptionBChar"/>
          <w:b w:val="0"/>
          <w:bCs w:val="0"/>
          <w:iCs/>
        </w:rPr>
        <w:t xml:space="preserve">Figure </w:t>
      </w:r>
      <w:r w:rsidR="000305D7" w:rsidRPr="00FC67F1">
        <w:rPr>
          <w:rStyle w:val="CaptionBChar"/>
          <w:b w:val="0"/>
          <w:bCs w:val="0"/>
          <w:iCs/>
        </w:rPr>
        <w:t>4</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The presence of bait significantly decreased the duration of foraging bouts (</w:t>
      </w:r>
      <m:oMath>
        <m:acc>
          <m:accPr>
            <m:ctrlPr>
              <w:rPr>
                <w:rFonts w:ascii="Cambria Math" w:hAnsi="Cambria Math"/>
              </w:rPr>
            </m:ctrlPr>
          </m:accPr>
          <m:e>
            <m:r>
              <w:rPr>
                <w:rFonts w:ascii="Cambria Math" w:hAnsi="Cambria Math"/>
              </w:rPr>
              <m:t>β</m:t>
            </m:r>
          </m:e>
        </m:acc>
      </m:oMath>
      <w:r w:rsidRPr="00FC67F1">
        <w:t xml:space="preserve"> = -0.139, SE = 0.070, t = -1.989, p = 0.047; </w:t>
      </w:r>
      <w:r w:rsidR="000305D7" w:rsidRPr="00FC67F1">
        <w:fldChar w:fldCharType="begin"/>
      </w:r>
      <w:r w:rsidR="000305D7" w:rsidRPr="00FC67F1">
        <w:instrText xml:space="preserve"> REF _Ref151142482 \h </w:instrText>
      </w:r>
      <w:r w:rsidR="00FC67F1">
        <w:instrText xml:space="preserve"> \* MERGEFORMAT </w:instrText>
      </w:r>
      <w:r w:rsidR="000305D7" w:rsidRPr="00FC67F1">
        <w:fldChar w:fldCharType="separate"/>
      </w:r>
      <w:r w:rsidR="000305D7" w:rsidRPr="00FC67F1">
        <w:rPr>
          <w:rStyle w:val="CaptionBChar"/>
          <w:b w:val="0"/>
          <w:bCs w:val="0"/>
          <w:iCs/>
        </w:rPr>
        <w:t>Figure S</w:t>
      </w:r>
      <w:r w:rsidR="000305D7" w:rsidRPr="00FC67F1">
        <w:rPr>
          <w:rStyle w:val="CaptionBChar"/>
          <w:b w:val="0"/>
          <w:bCs w:val="0"/>
          <w:iCs/>
        </w:rPr>
        <w:t>4</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Increasing disturbance frequency significantly decreased the duration of foraging bouts (</w:t>
      </w:r>
      <m:oMath>
        <m:acc>
          <m:accPr>
            <m:ctrlPr>
              <w:rPr>
                <w:rFonts w:ascii="Cambria Math" w:hAnsi="Cambria Math"/>
              </w:rPr>
            </m:ctrlPr>
          </m:accPr>
          <m:e>
            <m:r>
              <w:rPr>
                <w:rFonts w:ascii="Cambria Math" w:hAnsi="Cambria Math"/>
              </w:rPr>
              <m:t>β</m:t>
            </m:r>
          </m:e>
        </m:acc>
      </m:oMath>
      <w:r w:rsidRPr="00FC67F1">
        <w:t xml:space="preserve"> = -0.108, SE = 0.030, t = -3.566, p = &lt;0.001; </w:t>
      </w:r>
      <w:r w:rsidR="000305D7" w:rsidRPr="00FC67F1">
        <w:fldChar w:fldCharType="begin"/>
      </w:r>
      <w:r w:rsidR="000305D7" w:rsidRPr="00FC67F1">
        <w:instrText xml:space="preserve"> REF _Ref169247124 \h </w:instrText>
      </w:r>
      <w:r w:rsidR="00FC67F1">
        <w:instrText xml:space="preserve"> \* MERGEFORMAT </w:instrText>
      </w:r>
      <w:r w:rsidR="000305D7" w:rsidRPr="00FC67F1">
        <w:fldChar w:fldCharType="separate"/>
      </w:r>
      <w:r w:rsidR="000305D7" w:rsidRPr="00FC67F1">
        <w:rPr>
          <w:rStyle w:val="CaptionBChar"/>
          <w:b w:val="0"/>
          <w:bCs w:val="0"/>
          <w:iCs/>
        </w:rPr>
        <w:t xml:space="preserve">Figure </w:t>
      </w:r>
      <w:r w:rsidR="000305D7" w:rsidRPr="00FC67F1">
        <w:rPr>
          <w:rStyle w:val="CaptionBChar"/>
          <w:b w:val="0"/>
          <w:bCs w:val="0"/>
          <w:iCs/>
        </w:rPr>
        <w:t>S5</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27, SE = 0.091, t = -2.485, p = 0.013;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383, SE = 0.078, z-ratio = -4.919, p &lt; 0.001; </w:t>
      </w:r>
      <w:r w:rsidR="000305D7" w:rsidRPr="00FC67F1">
        <w:fldChar w:fldCharType="begin"/>
      </w:r>
      <w:r w:rsidR="000305D7" w:rsidRPr="00FC67F1">
        <w:instrText xml:space="preserve"> REF _Ref151138601 \h </w:instrText>
      </w:r>
      <w:r w:rsidR="00FC67F1">
        <w:instrText xml:space="preserve"> \* MERGEFORMAT </w:instrText>
      </w:r>
      <w:r w:rsidR="000305D7" w:rsidRPr="00FC67F1">
        <w:fldChar w:fldCharType="separate"/>
      </w:r>
      <w:r w:rsidR="000305D7" w:rsidRPr="00FC67F1">
        <w:rPr>
          <w:rStyle w:val="CaptionBChar"/>
          <w:b w:val="0"/>
          <w:bCs w:val="0"/>
          <w:iCs/>
        </w:rPr>
        <w:t>Table S</w:t>
      </w:r>
      <w:r w:rsidR="000305D7" w:rsidRPr="00FC67F1">
        <w:rPr>
          <w:rStyle w:val="CaptionBChar"/>
          <w:b w:val="0"/>
          <w:bCs w:val="0"/>
          <w:iCs/>
        </w:rPr>
        <w:t>3</w:t>
      </w:r>
      <w:r w:rsidR="000305D7" w:rsidRPr="00FC67F1">
        <w:fldChar w:fldCharType="end"/>
      </w:r>
      <w:r w:rsidRPr="00FC67F1">
        <w:t>). In the presence of a sentinel, foragers in green areas also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156, SE = 0.067, z-ratio = -2.337, p = 0.029;</w:t>
      </w:r>
      <w:r w:rsidR="000305D7" w:rsidRPr="00FC67F1">
        <w:t xml:space="preserve"> </w:t>
      </w:r>
      <w:r w:rsidR="000305D7" w:rsidRPr="00FC67F1">
        <w:fldChar w:fldCharType="begin"/>
      </w:r>
      <w:r w:rsidR="000305D7" w:rsidRPr="00FC67F1">
        <w:instrText xml:space="preserve"> REF _Ref151138601 \h </w:instrText>
      </w:r>
      <w:r w:rsidR="00FC67F1">
        <w:instrText xml:space="preserve"> \* MERGEFORMAT </w:instrText>
      </w:r>
      <w:r w:rsidR="000305D7" w:rsidRPr="00FC67F1">
        <w:fldChar w:fldCharType="separate"/>
      </w:r>
      <w:r w:rsidR="000305D7" w:rsidRPr="00FC67F1">
        <w:rPr>
          <w:rStyle w:val="CaptionBChar"/>
          <w:b w:val="0"/>
          <w:bCs w:val="0"/>
          <w:iCs/>
        </w:rPr>
        <w:t>Table S3</w:t>
      </w:r>
      <w:r w:rsidR="000305D7" w:rsidRPr="00FC67F1">
        <w:fldChar w:fldCharType="end"/>
      </w:r>
      <w:r w:rsidRPr="00FC67F1">
        <w:t>). In green areas, foragers in the presence of a sentinel had marginally shorter bouts of foraging behaviour than in the absence of a sentinel (</w:t>
      </w:r>
      <m:oMath>
        <m:acc>
          <m:accPr>
            <m:ctrlPr>
              <w:rPr>
                <w:rFonts w:ascii="Cambria Math" w:hAnsi="Cambria Math"/>
              </w:rPr>
            </m:ctrlPr>
          </m:accPr>
          <m:e>
            <m:r>
              <w:rPr>
                <w:rFonts w:ascii="Cambria Math" w:hAnsi="Cambria Math"/>
              </w:rPr>
              <m:t>β</m:t>
            </m:r>
          </m:e>
        </m:acc>
      </m:oMath>
      <w:r w:rsidRPr="00FC67F1">
        <w:t xml:space="preserve"> = 0.135, SE = 0.068, z-ratio = 1.977, p = 0.058; </w:t>
      </w:r>
      <w:r w:rsidR="000305D7" w:rsidRPr="00FC67F1">
        <w:fldChar w:fldCharType="begin"/>
      </w:r>
      <w:r w:rsidR="000305D7" w:rsidRPr="00FC67F1">
        <w:instrText xml:space="preserve"> REF _Ref151138601 \h </w:instrText>
      </w:r>
      <w:r w:rsidR="00FC67F1">
        <w:instrText xml:space="preserve"> \* MERGEFORMAT </w:instrText>
      </w:r>
      <w:r w:rsidR="000305D7" w:rsidRPr="00FC67F1">
        <w:fldChar w:fldCharType="separate"/>
      </w:r>
      <w:r w:rsidR="000305D7" w:rsidRPr="00FC67F1">
        <w:rPr>
          <w:rStyle w:val="CaptionBChar"/>
          <w:b w:val="0"/>
          <w:bCs w:val="0"/>
          <w:iCs/>
        </w:rPr>
        <w:t>Table S3</w:t>
      </w:r>
      <w:r w:rsidR="000305D7" w:rsidRPr="00FC67F1">
        <w:fldChar w:fldCharType="end"/>
      </w:r>
      <w:r w:rsidRPr="00FC67F1">
        <w:t>).</w:t>
      </w:r>
    </w:p>
    <w:p w14:paraId="628423A7" w14:textId="77777777" w:rsidR="00263E8E" w:rsidRPr="003A4704" w:rsidRDefault="00263E8E" w:rsidP="00263E8E">
      <w:pPr>
        <w:pStyle w:val="SectionSubtitle"/>
        <w:spacing w:after="0" w:line="480" w:lineRule="auto"/>
      </w:pPr>
      <w:bookmarkStart w:id="40" w:name="_Toc162204967"/>
      <w:bookmarkStart w:id="41" w:name="_Toc162794612"/>
      <w:r w:rsidRPr="003A4704">
        <w:t>Duration of bouts of “alert” behaviour</w:t>
      </w:r>
      <w:bookmarkEnd w:id="40"/>
      <w:bookmarkEnd w:id="41"/>
    </w:p>
    <w:p w14:paraId="0258A440" w14:textId="0E54D136" w:rsidR="00263E8E" w:rsidRPr="00FC67F1" w:rsidRDefault="00263E8E" w:rsidP="00FC67F1">
      <w:pPr>
        <w:pStyle w:val="SectionText"/>
        <w:spacing w:line="480" w:lineRule="auto"/>
      </w:pPr>
      <w:r w:rsidRPr="00FC67F1">
        <w:t xml:space="preserve">Sentinel behaviour, generalized environment, group size, bait presence and disturbance frequency had no significant effect on the duration of bouts of alert behaviour (p &lt; 0.141;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e found a significant interaction between sentinel behaviour and generalized environment (</w:t>
      </w:r>
      <m:oMath>
        <m:acc>
          <m:accPr>
            <m:ctrlPr>
              <w:rPr>
                <w:rFonts w:ascii="Cambria Math" w:hAnsi="Cambria Math"/>
              </w:rPr>
            </m:ctrlPr>
          </m:accPr>
          <m:e>
            <m:r>
              <w:rPr>
                <w:rFonts w:ascii="Cambria Math" w:hAnsi="Cambria Math"/>
              </w:rPr>
              <m:t>β</m:t>
            </m:r>
          </m:e>
        </m:acc>
      </m:oMath>
      <w:r w:rsidRPr="00FC67F1">
        <w:t xml:space="preserve"> = -0.274, SE = 0.135, t = -2.024, p = 0.043;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Post hoc pairwise t-tests revealed no significant differences in the duration of bouts of alert behaviour.</w:t>
      </w:r>
    </w:p>
    <w:p w14:paraId="1DA1E8EB" w14:textId="77777777" w:rsidR="00263E8E" w:rsidRPr="006843E1" w:rsidRDefault="00263E8E" w:rsidP="00263E8E">
      <w:pPr>
        <w:pStyle w:val="SectionText"/>
        <w:sectPr w:rsidR="00263E8E" w:rsidRPr="006843E1" w:rsidSect="00263E8E">
          <w:headerReference w:type="default" r:id="rId21"/>
          <w:pgSz w:w="12240" w:h="15840"/>
          <w:pgMar w:top="1440" w:right="1440" w:bottom="1440" w:left="1440" w:header="720" w:footer="720" w:gutter="0"/>
          <w:cols w:space="720"/>
        </w:sectPr>
      </w:pPr>
    </w:p>
    <w:p w14:paraId="677145A7" w14:textId="77777777" w:rsidR="00263E8E" w:rsidRPr="006843E1" w:rsidRDefault="00263E8E" w:rsidP="00263E8E">
      <w:pPr>
        <w:pStyle w:val="SectionText"/>
      </w:pPr>
      <w:r w:rsidRPr="006843E1">
        <w:lastRenderedPageBreak/>
        <w:drawing>
          <wp:inline distT="0" distB="0" distL="0" distR="0" wp14:anchorId="1DF999D6" wp14:editId="242D3704">
            <wp:extent cx="5903665" cy="4220871"/>
            <wp:effectExtent l="0" t="0" r="1905" b="8255"/>
            <wp:docPr id="572987022" name="Picture 14" descr="A graph of numbers and a number of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87022" name="Picture 14" descr="A graph of numbers and a number of group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27689" cy="4238047"/>
                    </a:xfrm>
                    <a:prstGeom prst="rect">
                      <a:avLst/>
                    </a:prstGeom>
                    <a:noFill/>
                    <a:ln>
                      <a:noFill/>
                    </a:ln>
                  </pic:spPr>
                </pic:pic>
              </a:graphicData>
            </a:graphic>
          </wp:inline>
        </w:drawing>
      </w:r>
    </w:p>
    <w:p w14:paraId="7F8A170B" w14:textId="7F86CBA8" w:rsidR="00263E8E" w:rsidRPr="006843E1" w:rsidRDefault="00263E8E" w:rsidP="00263E8E">
      <w:pPr>
        <w:pStyle w:val="SectionText"/>
        <w:rPr>
          <w:b/>
          <w:bCs/>
        </w:rPr>
        <w:sectPr w:rsidR="00263E8E" w:rsidRPr="006843E1" w:rsidSect="00263E8E">
          <w:headerReference w:type="default" r:id="rId23"/>
          <w:pgSz w:w="15840" w:h="12240" w:orient="landscape"/>
          <w:pgMar w:top="720" w:right="720" w:bottom="720" w:left="720" w:header="720" w:footer="720" w:gutter="0"/>
          <w:cols w:space="720"/>
          <w:docGrid w:linePitch="299"/>
        </w:sectPr>
      </w:pPr>
      <w:bookmarkStart w:id="42" w:name="_Ref151142101"/>
      <w:bookmarkStart w:id="43" w:name="_Toc162210497"/>
      <w:r w:rsidRPr="00215D50">
        <w:rPr>
          <w:rStyle w:val="CaptionBChar"/>
        </w:rPr>
        <w:t xml:space="preserve">Figure </w:t>
      </w:r>
      <w:r w:rsidRPr="00215D50">
        <w:rPr>
          <w:rStyle w:val="CaptionBChar"/>
        </w:rPr>
        <w:fldChar w:fldCharType="begin"/>
      </w:r>
      <w:r w:rsidRPr="00215D50">
        <w:rPr>
          <w:rStyle w:val="CaptionBChar"/>
        </w:rPr>
        <w:instrText xml:space="preserve"> SEQ Figure \* ARABIC </w:instrText>
      </w:r>
      <w:r w:rsidRPr="00215D50">
        <w:rPr>
          <w:rStyle w:val="CaptionBChar"/>
        </w:rPr>
        <w:fldChar w:fldCharType="separate"/>
      </w:r>
      <w:r>
        <w:rPr>
          <w:rStyle w:val="CaptionBChar"/>
        </w:rPr>
        <w:t>4</w:t>
      </w:r>
      <w:r w:rsidRPr="00215D50">
        <w:rPr>
          <w:rStyle w:val="CaptionBChar"/>
        </w:rPr>
        <w:fldChar w:fldCharType="end"/>
      </w:r>
      <w:bookmarkEnd w:id="42"/>
      <w:r w:rsidRPr="00215D50">
        <w:rPr>
          <w:rStyle w:val="CaptionBChar"/>
        </w:rPr>
        <w:t>:</w:t>
      </w:r>
      <w:r w:rsidRPr="006843E1">
        <w:t xml:space="preserve"> Mean foraging bout duration of crows in small and large groups. Error bars represent the standard error.</w:t>
      </w:r>
      <w:bookmarkEnd w:id="43"/>
    </w:p>
    <w:p w14:paraId="330E58AC" w14:textId="77777777" w:rsidR="00263E8E" w:rsidRPr="003A4704" w:rsidRDefault="00263E8E" w:rsidP="00263E8E">
      <w:pPr>
        <w:pStyle w:val="SectionSubtitle"/>
        <w:spacing w:after="0" w:line="480" w:lineRule="auto"/>
      </w:pPr>
      <w:bookmarkStart w:id="44" w:name="_Toc162204968"/>
      <w:bookmarkStart w:id="45" w:name="_Toc162794613"/>
      <w:r w:rsidRPr="003A4704">
        <w:lastRenderedPageBreak/>
        <w:t>Foraging rate</w:t>
      </w:r>
      <w:bookmarkEnd w:id="44"/>
      <w:bookmarkEnd w:id="45"/>
    </w:p>
    <w:p w14:paraId="486C8D75" w14:textId="753035D8" w:rsidR="00263E8E" w:rsidRPr="00FC67F1" w:rsidRDefault="00263E8E" w:rsidP="00FC67F1">
      <w:pPr>
        <w:pStyle w:val="SectionText"/>
        <w:spacing w:line="480" w:lineRule="auto"/>
      </w:pPr>
      <w:r w:rsidRPr="00FC67F1">
        <w:t xml:space="preserve">Neither the presence of a sentinel, the generalized environment, nor group size had a significant effect on the peck rate of foragers (p &gt; 0.233; </w:t>
      </w:r>
      <w:r w:rsidR="00FC67F1" w:rsidRPr="00FC67F1">
        <w:fldChar w:fldCharType="begin"/>
      </w:r>
      <w:r w:rsidR="00FC67F1" w:rsidRPr="00FC67F1">
        <w:instrText xml:space="preserve"> REF _Ref169247355 \h </w:instrText>
      </w:r>
      <w:r w:rsidR="00FC67F1">
        <w:instrText xml:space="preserve"> \* MERGEFORMAT </w:instrText>
      </w:r>
      <w:r w:rsidR="00FC67F1" w:rsidRPr="00FC67F1">
        <w:fldChar w:fldCharType="separate"/>
      </w:r>
      <w:r w:rsidR="00FC67F1" w:rsidRPr="00FC67F1">
        <w:rPr>
          <w:rStyle w:val="CaptionBChar"/>
          <w:b w:val="0"/>
          <w:bCs w:val="0"/>
          <w:iCs/>
        </w:rPr>
        <w:t xml:space="preserve">Figure </w:t>
      </w:r>
      <w:r w:rsidR="00FC67F1" w:rsidRPr="00FC67F1">
        <w:rPr>
          <w:rStyle w:val="CaptionBChar"/>
          <w:b w:val="0"/>
          <w:bCs w:val="0"/>
          <w:iCs/>
        </w:rPr>
        <w:t>S6</w:t>
      </w:r>
      <w:r w:rsidR="00FC67F1" w:rsidRPr="00FC67F1">
        <w:fldChar w:fldCharType="end"/>
      </w:r>
      <w:r w:rsidRPr="00FC67F1">
        <w:t xml:space="preserve">, </w:t>
      </w:r>
      <w:r w:rsidR="000305D7" w:rsidRPr="00FC67F1">
        <w:fldChar w:fldCharType="begin"/>
      </w:r>
      <w:r w:rsidR="000305D7" w:rsidRPr="00FC67F1">
        <w:instrText xml:space="preserve"> REF _Ref151144753 \h </w:instrText>
      </w:r>
      <w:r w:rsidR="00FC67F1">
        <w:instrText xml:space="preserve"> \* MERGEFORMAT </w:instrText>
      </w:r>
      <w:r w:rsidR="000305D7" w:rsidRPr="00FC67F1">
        <w:fldChar w:fldCharType="separate"/>
      </w:r>
      <w:r w:rsidR="000305D7" w:rsidRPr="00FC67F1">
        <w:rPr>
          <w:rStyle w:val="CaptionBChar"/>
          <w:b w:val="0"/>
          <w:bCs w:val="0"/>
          <w:iCs/>
        </w:rPr>
        <w:t xml:space="preserve">Table </w:t>
      </w:r>
      <w:r w:rsidR="000305D7" w:rsidRPr="00FC67F1">
        <w:rPr>
          <w:rStyle w:val="CaptionBChar"/>
          <w:b w:val="0"/>
          <w:bCs w:val="0"/>
          <w:iCs/>
        </w:rPr>
        <w:t>3</w:t>
      </w:r>
      <w:r w:rsidR="000305D7" w:rsidRPr="00FC67F1">
        <w:fldChar w:fldCharType="end"/>
      </w:r>
      <w:r w:rsidRPr="00FC67F1">
        <w:t>). The presence of bait significantly increased the peck rate of foragers (</w:t>
      </w:r>
      <m:oMath>
        <m:acc>
          <m:accPr>
            <m:ctrlPr>
              <w:rPr>
                <w:rFonts w:ascii="Cambria Math" w:hAnsi="Cambria Math"/>
              </w:rPr>
            </m:ctrlPr>
          </m:accPr>
          <m:e>
            <m:r>
              <w:rPr>
                <w:rFonts w:ascii="Cambria Math" w:hAnsi="Cambria Math"/>
              </w:rPr>
              <m:t>β</m:t>
            </m:r>
          </m:e>
        </m:acc>
      </m:oMath>
      <w:r w:rsidRPr="00FC67F1">
        <w:t xml:space="preserve"> = 13.990, t = 2.231, p = 0.020; </w:t>
      </w:r>
      <w:r w:rsidR="00FC67F1" w:rsidRPr="00FC67F1">
        <w:fldChar w:fldCharType="begin"/>
      </w:r>
      <w:r w:rsidR="00FC67F1" w:rsidRPr="00FC67F1">
        <w:instrText xml:space="preserve"> REF _Ref151145737 \h </w:instrText>
      </w:r>
      <w:r w:rsidR="00FC67F1">
        <w:instrText xml:space="preserve"> \* MERGEFORMAT </w:instrText>
      </w:r>
      <w:r w:rsidR="00FC67F1" w:rsidRPr="00FC67F1">
        <w:fldChar w:fldCharType="separate"/>
      </w:r>
      <w:r w:rsidR="00FC67F1" w:rsidRPr="00FC67F1">
        <w:rPr>
          <w:rStyle w:val="CaptionBChar"/>
          <w:b w:val="0"/>
          <w:bCs w:val="0"/>
          <w:iCs/>
        </w:rPr>
        <w:t>Figure S</w:t>
      </w:r>
      <w:r w:rsidR="00FC67F1" w:rsidRPr="00FC67F1">
        <w:rPr>
          <w:rStyle w:val="CaptionBChar"/>
          <w:b w:val="0"/>
          <w:bCs w:val="0"/>
          <w:iCs/>
        </w:rPr>
        <w:t>7</w:t>
      </w:r>
      <w:r w:rsidR="00FC67F1" w:rsidRPr="00FC67F1">
        <w:fldChar w:fldCharType="end"/>
      </w:r>
      <w:r w:rsidRPr="00FC67F1">
        <w:t xml:space="preserve">, </w:t>
      </w:r>
      <w:r w:rsidR="00FC67F1" w:rsidRPr="00FC67F1">
        <w:fldChar w:fldCharType="begin"/>
      </w:r>
      <w:r w:rsidR="00FC67F1" w:rsidRPr="00FC67F1">
        <w:instrText xml:space="preserve"> REF _Ref151144753 \h </w:instrText>
      </w:r>
      <w:r w:rsidR="00FC67F1">
        <w:instrText xml:space="preserve"> \* MERGEFORMAT </w:instrText>
      </w:r>
      <w:r w:rsidR="00FC67F1" w:rsidRPr="00FC67F1">
        <w:fldChar w:fldCharType="separate"/>
      </w:r>
      <w:r w:rsidR="00FC67F1" w:rsidRPr="00FC67F1">
        <w:rPr>
          <w:rStyle w:val="CaptionBChar"/>
          <w:b w:val="0"/>
          <w:bCs w:val="0"/>
          <w:iCs/>
        </w:rPr>
        <w:t>Table 3</w:t>
      </w:r>
      <w:r w:rsidR="00FC67F1" w:rsidRPr="00FC67F1">
        <w:fldChar w:fldCharType="end"/>
      </w:r>
      <w:r w:rsidRPr="00FC67F1">
        <w:t>). Peck rate increased significantly with disturbance frequency (</w:t>
      </w:r>
      <m:oMath>
        <m:acc>
          <m:accPr>
            <m:ctrlPr>
              <w:rPr>
                <w:rFonts w:ascii="Cambria Math" w:hAnsi="Cambria Math"/>
              </w:rPr>
            </m:ctrlPr>
          </m:accPr>
          <m:e>
            <m:r>
              <w:rPr>
                <w:rFonts w:ascii="Cambria Math" w:hAnsi="Cambria Math"/>
              </w:rPr>
              <m:t>β</m:t>
            </m:r>
          </m:e>
        </m:acc>
      </m:oMath>
      <w:r w:rsidRPr="00FC67F1">
        <w:t xml:space="preserve"> = 5.290, t = 2.312, p = 0.021; </w:t>
      </w:r>
      <w:r w:rsidR="00FC67F1" w:rsidRPr="00FC67F1">
        <w:fldChar w:fldCharType="begin"/>
      </w:r>
      <w:r w:rsidR="00FC67F1" w:rsidRPr="00FC67F1">
        <w:instrText xml:space="preserve"> REF _Ref151145969 \h </w:instrText>
      </w:r>
      <w:r w:rsidR="00FC67F1">
        <w:instrText xml:space="preserve"> \* MERGEFORMAT </w:instrText>
      </w:r>
      <w:r w:rsidR="00FC67F1" w:rsidRPr="00FC67F1">
        <w:fldChar w:fldCharType="separate"/>
      </w:r>
      <w:r w:rsidR="00FC67F1" w:rsidRPr="00FC67F1">
        <w:rPr>
          <w:rStyle w:val="CaptionBChar"/>
          <w:b w:val="0"/>
          <w:bCs w:val="0"/>
          <w:iCs/>
        </w:rPr>
        <w:t xml:space="preserve">Figure </w:t>
      </w:r>
      <w:r w:rsidR="00FC67F1" w:rsidRPr="00FC67F1">
        <w:rPr>
          <w:rStyle w:val="CaptionBChar"/>
          <w:b w:val="0"/>
          <w:bCs w:val="0"/>
          <w:iCs/>
        </w:rPr>
        <w:t>5</w:t>
      </w:r>
      <w:r w:rsidR="00FC67F1" w:rsidRPr="00FC67F1">
        <w:fldChar w:fldCharType="end"/>
      </w:r>
      <w:r w:rsidRPr="00FC67F1">
        <w:t xml:space="preserve">, </w:t>
      </w:r>
      <w:r w:rsidR="00FC67F1" w:rsidRPr="00FC67F1">
        <w:fldChar w:fldCharType="begin"/>
      </w:r>
      <w:r w:rsidR="00FC67F1" w:rsidRPr="00FC67F1">
        <w:instrText xml:space="preserve"> REF _Ref151144753 \h </w:instrText>
      </w:r>
      <w:r w:rsidR="00FC67F1">
        <w:instrText xml:space="preserve"> \* MERGEFORMAT </w:instrText>
      </w:r>
      <w:r w:rsidR="00FC67F1" w:rsidRPr="00FC67F1">
        <w:fldChar w:fldCharType="separate"/>
      </w:r>
      <w:r w:rsidR="00FC67F1" w:rsidRPr="00FC67F1">
        <w:rPr>
          <w:rStyle w:val="CaptionBChar"/>
          <w:b w:val="0"/>
          <w:bCs w:val="0"/>
          <w:iCs/>
        </w:rPr>
        <w:t>Table 3</w:t>
      </w:r>
      <w:r w:rsidR="00FC67F1" w:rsidRPr="00FC67F1">
        <w:fldChar w:fldCharType="end"/>
      </w:r>
      <w:r w:rsidRPr="00FC67F1">
        <w:t>). We found a significant interaction between generalized environment and disturbance frequency (</w:t>
      </w:r>
      <m:oMath>
        <m:acc>
          <m:accPr>
            <m:ctrlPr>
              <w:rPr>
                <w:rFonts w:ascii="Cambria Math" w:hAnsi="Cambria Math"/>
              </w:rPr>
            </m:ctrlPr>
          </m:accPr>
          <m:e>
            <m:r>
              <w:rPr>
                <w:rFonts w:ascii="Cambria Math" w:hAnsi="Cambria Math"/>
              </w:rPr>
              <m:t>β</m:t>
            </m:r>
          </m:e>
        </m:acc>
      </m:oMath>
      <w:r w:rsidRPr="00FC67F1">
        <w:t xml:space="preserve"> = 16.150, t = 3.046, p = 0.002; </w:t>
      </w:r>
      <w:r w:rsidR="00FC67F1" w:rsidRPr="00FC67F1">
        <w:fldChar w:fldCharType="begin"/>
      </w:r>
      <w:r w:rsidR="00FC67F1" w:rsidRPr="00FC67F1">
        <w:instrText xml:space="preserve"> REF _Ref151145969 \h </w:instrText>
      </w:r>
      <w:r w:rsidR="00FC67F1">
        <w:instrText xml:space="preserve"> \* MERGEFORMAT </w:instrText>
      </w:r>
      <w:r w:rsidR="00FC67F1" w:rsidRPr="00FC67F1">
        <w:fldChar w:fldCharType="separate"/>
      </w:r>
      <w:r w:rsidR="00FC67F1" w:rsidRPr="00FC67F1">
        <w:rPr>
          <w:rStyle w:val="CaptionBChar"/>
          <w:b w:val="0"/>
          <w:bCs w:val="0"/>
          <w:iCs/>
        </w:rPr>
        <w:t>Figure 5</w:t>
      </w:r>
      <w:r w:rsidR="00FC67F1" w:rsidRPr="00FC67F1">
        <w:fldChar w:fldCharType="end"/>
      </w:r>
      <w:r w:rsidR="00FC67F1" w:rsidRPr="00FC67F1">
        <w:t xml:space="preserve">, </w:t>
      </w:r>
      <w:r w:rsidR="00FC67F1" w:rsidRPr="00FC67F1">
        <w:fldChar w:fldCharType="begin"/>
      </w:r>
      <w:r w:rsidR="00FC67F1" w:rsidRPr="00FC67F1">
        <w:instrText xml:space="preserve"> REF _Ref151144753 \h </w:instrText>
      </w:r>
      <w:r w:rsidR="00FC67F1">
        <w:instrText xml:space="preserve"> \* MERGEFORMAT </w:instrText>
      </w:r>
      <w:r w:rsidR="00FC67F1" w:rsidRPr="00FC67F1">
        <w:fldChar w:fldCharType="separate"/>
      </w:r>
      <w:r w:rsidR="00FC67F1" w:rsidRPr="00FC67F1">
        <w:rPr>
          <w:rStyle w:val="CaptionBChar"/>
          <w:b w:val="0"/>
          <w:bCs w:val="0"/>
          <w:iCs/>
        </w:rPr>
        <w:t>Table 3</w:t>
      </w:r>
      <w:r w:rsidR="00FC67F1" w:rsidRPr="00FC67F1">
        <w:fldChar w:fldCharType="end"/>
      </w:r>
      <w:r w:rsidRPr="00FC67F1">
        <w:t>).</w:t>
      </w:r>
    </w:p>
    <w:p w14:paraId="077BAC95" w14:textId="77777777" w:rsidR="00263E8E" w:rsidRPr="003A4704" w:rsidRDefault="00263E8E" w:rsidP="00263E8E">
      <w:pPr>
        <w:pStyle w:val="SectionSubtitle"/>
        <w:spacing w:after="0" w:line="480" w:lineRule="auto"/>
      </w:pPr>
      <w:bookmarkStart w:id="46" w:name="_Toc162204969"/>
      <w:bookmarkStart w:id="47" w:name="_Toc162794614"/>
      <w:r w:rsidRPr="003A4704">
        <w:t xml:space="preserve">Transition </w:t>
      </w:r>
      <w:proofErr w:type="gramStart"/>
      <w:r w:rsidRPr="003A4704">
        <w:t>analysis</w:t>
      </w:r>
      <w:bookmarkEnd w:id="46"/>
      <w:bookmarkEnd w:id="47"/>
      <w:proofErr w:type="gramEnd"/>
    </w:p>
    <w:p w14:paraId="2E9872E6" w14:textId="7D74DE14" w:rsidR="00263E8E" w:rsidRPr="00FC67F1" w:rsidRDefault="00263E8E" w:rsidP="00FC67F1">
      <w:pPr>
        <w:pStyle w:val="SectionText"/>
        <w:spacing w:line="480" w:lineRule="auto"/>
        <w:sectPr w:rsidR="00263E8E" w:rsidRPr="00FC67F1" w:rsidSect="00263E8E">
          <w:headerReference w:type="default" r:id="rId24"/>
          <w:pgSz w:w="12240" w:h="15840"/>
          <w:pgMar w:top="1440" w:right="1440" w:bottom="1440" w:left="1440" w:header="720" w:footer="720" w:gutter="0"/>
          <w:cols w:space="720"/>
        </w:sectPr>
      </w:pPr>
      <w:r w:rsidRPr="00FC67F1">
        <w:t xml:space="preserve">The number of transitions from foraging to alert behaviour was significantly higher in green areas (IRR = 0.421, SE = 0.157, z = -1.355, p = 0.020; </w:t>
      </w:r>
      <w:r w:rsidR="00FC67F1" w:rsidRPr="00FC67F1">
        <w:fldChar w:fldCharType="begin"/>
      </w:r>
      <w:r w:rsidR="00FC67F1" w:rsidRPr="00FC67F1">
        <w:instrText xml:space="preserve"> REF _Ref151148768 \h </w:instrText>
      </w:r>
      <w:r w:rsidR="00FC67F1">
        <w:instrText xml:space="preserve"> \* MERGEFORMAT </w:instrText>
      </w:r>
      <w:r w:rsidR="00FC67F1" w:rsidRPr="00FC67F1">
        <w:fldChar w:fldCharType="separate"/>
      </w:r>
      <w:r w:rsidR="00FC67F1" w:rsidRPr="00FC67F1">
        <w:rPr>
          <w:rStyle w:val="CaptionBChar"/>
          <w:b w:val="0"/>
          <w:bCs w:val="0"/>
          <w:iCs/>
        </w:rPr>
        <w:t xml:space="preserve">Figure </w:t>
      </w:r>
      <w:r w:rsidR="00FC67F1" w:rsidRPr="00FC67F1">
        <w:rPr>
          <w:rStyle w:val="CaptionBChar"/>
          <w:b w:val="0"/>
          <w:bCs w:val="0"/>
          <w:iCs/>
        </w:rPr>
        <w:t>6</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 xml:space="preserve">Table </w:t>
      </w:r>
      <w:r w:rsidR="00FC67F1" w:rsidRPr="00FC67F1">
        <w:rPr>
          <w:rStyle w:val="CaptionBChar"/>
          <w:b w:val="0"/>
          <w:bCs w:val="0"/>
          <w:iCs/>
        </w:rPr>
        <w:t>4</w:t>
      </w:r>
      <w:r w:rsidR="00FC67F1" w:rsidRPr="00FC67F1">
        <w:fldChar w:fldCharType="end"/>
      </w:r>
      <w:r w:rsidRPr="00FC67F1">
        <w:t xml:space="preserve">), and in areas with frequent disturbances (IRR = 0.728, SE = 0.109, z = -2.130, p = 0.033; </w:t>
      </w:r>
      <w:r w:rsidR="00FC67F1" w:rsidRPr="00FC67F1">
        <w:fldChar w:fldCharType="begin"/>
      </w:r>
      <w:r w:rsidR="00FC67F1" w:rsidRPr="00FC67F1">
        <w:instrText xml:space="preserve"> REF _Ref151150285 \h </w:instrText>
      </w:r>
      <w:r w:rsidR="00FC67F1">
        <w:instrText xml:space="preserve"> \* MERGEFORMAT </w:instrText>
      </w:r>
      <w:r w:rsidR="00FC67F1" w:rsidRPr="00FC67F1">
        <w:fldChar w:fldCharType="separate"/>
      </w:r>
      <w:r w:rsidR="00FC67F1" w:rsidRPr="00FC67F1">
        <w:rPr>
          <w:rStyle w:val="CaptionBChar"/>
          <w:b w:val="0"/>
          <w:bCs w:val="0"/>
          <w:iCs/>
        </w:rPr>
        <w:t xml:space="preserve">Figure </w:t>
      </w:r>
      <w:r w:rsidR="00FC67F1" w:rsidRPr="00FC67F1">
        <w:rPr>
          <w:rStyle w:val="CaptionBChar"/>
          <w:b w:val="0"/>
          <w:bCs w:val="0"/>
          <w:iCs/>
        </w:rPr>
        <w:t>7</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 xml:space="preserve">Table </w:t>
      </w:r>
      <w:r w:rsidR="00FC67F1" w:rsidRPr="00FC67F1">
        <w:rPr>
          <w:rStyle w:val="CaptionBChar"/>
          <w:b w:val="0"/>
          <w:bCs w:val="0"/>
          <w:iCs/>
        </w:rPr>
        <w:t>4</w:t>
      </w:r>
      <w:r w:rsidR="00FC67F1" w:rsidRPr="00FC67F1">
        <w:fldChar w:fldCharType="end"/>
      </w:r>
      <w:r w:rsidRPr="00FC67F1">
        <w:t xml:space="preserve">). We found a significant interaction between generalized environment and sentinel presence (IRR = 5.021, SE = 2.457, z = 3.298, p = 0.001; </w:t>
      </w:r>
      <w:r w:rsidR="00FC67F1" w:rsidRPr="00FC67F1">
        <w:fldChar w:fldCharType="begin"/>
      </w:r>
      <w:r w:rsidR="00FC67F1" w:rsidRPr="00FC67F1">
        <w:instrText xml:space="preserve"> REF _Ref151148768 \h </w:instrText>
      </w:r>
      <w:r w:rsidR="00FC67F1">
        <w:instrText xml:space="preserve"> \* MERGEFORMAT </w:instrText>
      </w:r>
      <w:r w:rsidR="00FC67F1" w:rsidRPr="00FC67F1">
        <w:fldChar w:fldCharType="separate"/>
      </w:r>
      <w:r w:rsidR="00FC67F1" w:rsidRPr="00FC67F1">
        <w:rPr>
          <w:rStyle w:val="CaptionBChar"/>
          <w:b w:val="0"/>
          <w:bCs w:val="0"/>
          <w:iCs/>
        </w:rPr>
        <w:t>Figure 6</w:t>
      </w:r>
      <w:r w:rsidR="00FC67F1" w:rsidRPr="00FC67F1">
        <w:fldChar w:fldCharType="end"/>
      </w:r>
      <w:r w:rsidR="00FC67F1"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The number of transitions from foraging to pecking was significantly higher in the presence of bait (IRR = 1.710, SE = 0.384, z = 2.386, p = 0.017; </w:t>
      </w:r>
      <w:r w:rsidR="00FC67F1" w:rsidRPr="00FC67F1">
        <w:fldChar w:fldCharType="begin"/>
      </w:r>
      <w:r w:rsidR="00FC67F1" w:rsidRPr="00FC67F1">
        <w:instrText xml:space="preserve"> REF _Ref151151285 \h </w:instrText>
      </w:r>
      <w:r w:rsidR="00FC67F1">
        <w:instrText xml:space="preserve"> \* MERGEFORMAT </w:instrText>
      </w:r>
      <w:r w:rsidR="00FC67F1" w:rsidRPr="00FC67F1">
        <w:fldChar w:fldCharType="separate"/>
      </w:r>
      <w:r w:rsidR="00FC67F1" w:rsidRPr="00FC67F1">
        <w:rPr>
          <w:rStyle w:val="CaptionBChar"/>
          <w:b w:val="0"/>
          <w:bCs w:val="0"/>
          <w:iCs/>
        </w:rPr>
        <w:t>Figure S</w:t>
      </w:r>
      <w:r w:rsidR="00FC67F1" w:rsidRPr="00FC67F1">
        <w:rPr>
          <w:rStyle w:val="CaptionBChar"/>
          <w:b w:val="0"/>
          <w:bCs w:val="0"/>
          <w:iCs/>
        </w:rPr>
        <w:t>8</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Sentinel presence, generalized environment, disturbance frequency, or the interaction between sentinel presence and generalized environment did not affect the number of transitions from foraging to pecking (p-value &gt; 0.385;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The number of transitions from pecking to alert behaviour was also significantly higher in the presence of bait (IRR = 2.204, SE = 0.538, z = 3.238, p = 0.001; </w:t>
      </w:r>
      <w:r w:rsidR="00FC67F1" w:rsidRPr="00FC67F1">
        <w:fldChar w:fldCharType="begin"/>
      </w:r>
      <w:r w:rsidR="00FC67F1" w:rsidRPr="00FC67F1">
        <w:instrText xml:space="preserve"> REF _Ref151151285 \h </w:instrText>
      </w:r>
      <w:r w:rsidR="00FC67F1">
        <w:instrText xml:space="preserve"> \* MERGEFORMAT </w:instrText>
      </w:r>
      <w:r w:rsidR="00FC67F1" w:rsidRPr="00FC67F1">
        <w:fldChar w:fldCharType="separate"/>
      </w:r>
      <w:r w:rsidR="00FC67F1" w:rsidRPr="00FC67F1">
        <w:rPr>
          <w:rStyle w:val="CaptionBChar"/>
          <w:b w:val="0"/>
          <w:bCs w:val="0"/>
          <w:iCs/>
        </w:rPr>
        <w:t>Figure</w:t>
      </w:r>
      <w:r w:rsidR="00FC67F1" w:rsidRPr="00FC67F1">
        <w:rPr>
          <w:rStyle w:val="CaptionBChar"/>
          <w:b w:val="0"/>
          <w:bCs w:val="0"/>
          <w:iCs/>
        </w:rPr>
        <w:t xml:space="preserve"> </w:t>
      </w:r>
      <w:r w:rsidR="00FC67F1" w:rsidRPr="00FC67F1">
        <w:rPr>
          <w:rStyle w:val="CaptionBChar"/>
          <w:b w:val="0"/>
          <w:bCs w:val="0"/>
          <w:iCs/>
        </w:rPr>
        <w:t>S</w:t>
      </w:r>
      <w:r w:rsidR="00FC67F1" w:rsidRPr="00FC67F1">
        <w:rPr>
          <w:rStyle w:val="CaptionBChar"/>
          <w:b w:val="0"/>
          <w:bCs w:val="0"/>
          <w:iCs/>
        </w:rPr>
        <w:t>8</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w:t>
      </w:r>
    </w:p>
    <w:p w14:paraId="43400869" w14:textId="1110111B" w:rsidR="00263E8E" w:rsidRPr="006843E1" w:rsidRDefault="00263E8E" w:rsidP="00263E8E">
      <w:pPr>
        <w:pStyle w:val="SectionText"/>
      </w:pPr>
      <w:bookmarkStart w:id="48" w:name="_Ref151144753"/>
      <w:bookmarkStart w:id="49" w:name="_Toc162210472"/>
      <w:r w:rsidRPr="00864C67">
        <w:rPr>
          <w:rStyle w:val="CaptionBChar"/>
        </w:rPr>
        <w:lastRenderedPageBreak/>
        <w:t xml:space="preserve">Table </w:t>
      </w:r>
      <w:r w:rsidRPr="00864C67">
        <w:rPr>
          <w:rStyle w:val="CaptionBChar"/>
        </w:rPr>
        <w:fldChar w:fldCharType="begin"/>
      </w:r>
      <w:r w:rsidRPr="00864C67">
        <w:rPr>
          <w:rStyle w:val="CaptionBChar"/>
        </w:rPr>
        <w:instrText xml:space="preserve"> SEQ Table \* ARABIC </w:instrText>
      </w:r>
      <w:r w:rsidRPr="00864C67">
        <w:rPr>
          <w:rStyle w:val="CaptionBChar"/>
        </w:rPr>
        <w:fldChar w:fldCharType="separate"/>
      </w:r>
      <w:r>
        <w:rPr>
          <w:rStyle w:val="CaptionBChar"/>
        </w:rPr>
        <w:t>3</w:t>
      </w:r>
      <w:r w:rsidRPr="00864C67">
        <w:rPr>
          <w:rStyle w:val="CaptionBChar"/>
        </w:rPr>
        <w:fldChar w:fldCharType="end"/>
      </w:r>
      <w:bookmarkEnd w:id="48"/>
      <w:r w:rsidRPr="00864C67">
        <w:rPr>
          <w:rStyle w:val="CaptionBChar"/>
        </w:rPr>
        <w:t>:</w:t>
      </w:r>
      <w:r w:rsidRPr="006843E1">
        <w:t xml:space="preserve"> Result of the linear mixed model fit to peck rate</w:t>
      </w:r>
      <w:bookmarkEnd w:id="49"/>
      <w:r>
        <w:t>.</w:t>
      </w:r>
    </w:p>
    <w:p w14:paraId="0A8F81F5" w14:textId="77777777" w:rsidR="00263E8E" w:rsidRPr="006843E1" w:rsidRDefault="00263E8E" w:rsidP="00263E8E">
      <w:pPr>
        <w:pStyle w:val="SectionText"/>
      </w:pPr>
      <w:r w:rsidRPr="006843E1">
        <w:drawing>
          <wp:inline distT="0" distB="0" distL="0" distR="0" wp14:anchorId="519AB9F2" wp14:editId="27881B00">
            <wp:extent cx="6632812" cy="6037851"/>
            <wp:effectExtent l="0" t="0" r="0" b="0"/>
            <wp:docPr id="1398760237" name="Picture 1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760237" name="Picture 19" descr="A black background with a black square&#10;&#10;Description automatically generated with medium confidence"/>
                    <pic:cNvPicPr>
                      <a:picLocks noChangeAspect="1" noChangeArrowheads="1"/>
                    </pic:cNvPicPr>
                  </pic:nvPicPr>
                  <pic:blipFill rotWithShape="1">
                    <a:blip r:embed="rId25">
                      <a:extLst>
                        <a:ext uri="{28A0092B-C50C-407E-A947-70E740481C1C}">
                          <a14:useLocalDpi xmlns:a14="http://schemas.microsoft.com/office/drawing/2010/main" val="0"/>
                        </a:ext>
                      </a:extLst>
                    </a:blip>
                    <a:srcRect r="39223" b="26231"/>
                    <a:stretch/>
                  </pic:blipFill>
                  <pic:spPr bwMode="auto">
                    <a:xfrm>
                      <a:off x="0" y="0"/>
                      <a:ext cx="6662619" cy="6064984"/>
                    </a:xfrm>
                    <a:prstGeom prst="rect">
                      <a:avLst/>
                    </a:prstGeom>
                    <a:noFill/>
                    <a:ln>
                      <a:noFill/>
                    </a:ln>
                    <a:extLst>
                      <a:ext uri="{53640926-AAD7-44D8-BBD7-CCE9431645EC}">
                        <a14:shadowObscured xmlns:a14="http://schemas.microsoft.com/office/drawing/2010/main"/>
                      </a:ext>
                    </a:extLst>
                  </pic:spPr>
                </pic:pic>
              </a:graphicData>
            </a:graphic>
          </wp:inline>
        </w:drawing>
      </w:r>
      <w:r w:rsidRPr="006843E1">
        <w:t xml:space="preserve"> </w:t>
      </w:r>
    </w:p>
    <w:p w14:paraId="3E79575D" w14:textId="77777777" w:rsidR="00263E8E" w:rsidRPr="006843E1" w:rsidRDefault="00263E8E" w:rsidP="00263E8E">
      <w:pPr>
        <w:pStyle w:val="Bibliography"/>
        <w:spacing w:before="240"/>
        <w:rPr>
          <w:rFonts w:ascii="Times New Roman" w:eastAsia="Times New Roman" w:hAnsi="Times New Roman" w:cs="Times New Roman"/>
          <w:b/>
          <w:bCs/>
          <w:sz w:val="28"/>
          <w:szCs w:val="28"/>
          <w:u w:val="single"/>
        </w:rPr>
        <w:sectPr w:rsidR="00263E8E" w:rsidRPr="006843E1" w:rsidSect="00263E8E">
          <w:headerReference w:type="default" r:id="rId26"/>
          <w:pgSz w:w="15840" w:h="12240" w:orient="landscape"/>
          <w:pgMar w:top="720" w:right="720" w:bottom="720" w:left="720" w:header="720" w:footer="720" w:gutter="0"/>
          <w:cols w:space="720"/>
          <w:docGrid w:linePitch="299"/>
        </w:sectPr>
      </w:pPr>
    </w:p>
    <w:p w14:paraId="50196FF0" w14:textId="77777777" w:rsidR="00263E8E" w:rsidRPr="006843E1" w:rsidRDefault="00263E8E" w:rsidP="00263E8E">
      <w:pPr>
        <w:pStyle w:val="SectionText"/>
      </w:pPr>
      <w:r w:rsidRPr="006843E1">
        <w:lastRenderedPageBreak/>
        <w:drawing>
          <wp:inline distT="0" distB="0" distL="0" distR="0" wp14:anchorId="196B32C8" wp14:editId="2B809E20">
            <wp:extent cx="8516203" cy="6088725"/>
            <wp:effectExtent l="0" t="0" r="0" b="762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536373" cy="6103146"/>
                    </a:xfrm>
                    <a:prstGeom prst="rect">
                      <a:avLst/>
                    </a:prstGeom>
                    <a:noFill/>
                    <a:ln>
                      <a:noFill/>
                    </a:ln>
                  </pic:spPr>
                </pic:pic>
              </a:graphicData>
            </a:graphic>
          </wp:inline>
        </w:drawing>
      </w:r>
    </w:p>
    <w:p w14:paraId="7AE82C44" w14:textId="45100A7D" w:rsidR="00263E8E" w:rsidRPr="006843E1" w:rsidRDefault="00263E8E" w:rsidP="00263E8E">
      <w:pPr>
        <w:pStyle w:val="SectionText"/>
        <w:sectPr w:rsidR="00263E8E" w:rsidRPr="006843E1" w:rsidSect="00263E8E">
          <w:headerReference w:type="default" r:id="rId28"/>
          <w:pgSz w:w="15840" w:h="12240" w:orient="landscape"/>
          <w:pgMar w:top="720" w:right="720" w:bottom="720" w:left="720" w:header="720" w:footer="720" w:gutter="0"/>
          <w:cols w:space="720"/>
          <w:docGrid w:linePitch="299"/>
        </w:sectPr>
      </w:pPr>
      <w:bookmarkStart w:id="50" w:name="_Ref151145969"/>
      <w:bookmarkStart w:id="51" w:name="_Toc162210500"/>
      <w:r w:rsidRPr="00864C67">
        <w:rPr>
          <w:rStyle w:val="CaptionBChar"/>
        </w:rPr>
        <w:t xml:space="preserve">Figure </w:t>
      </w:r>
      <w:r w:rsidRPr="00864C67">
        <w:rPr>
          <w:rStyle w:val="CaptionBChar"/>
        </w:rPr>
        <w:fldChar w:fldCharType="begin"/>
      </w:r>
      <w:r w:rsidRPr="00864C67">
        <w:rPr>
          <w:rStyle w:val="CaptionBChar"/>
        </w:rPr>
        <w:instrText xml:space="preserve"> SEQ Figure \* ARABIC </w:instrText>
      </w:r>
      <w:r w:rsidRPr="00864C67">
        <w:rPr>
          <w:rStyle w:val="CaptionBChar"/>
        </w:rPr>
        <w:fldChar w:fldCharType="separate"/>
      </w:r>
      <w:r>
        <w:rPr>
          <w:rStyle w:val="CaptionBChar"/>
        </w:rPr>
        <w:t>5</w:t>
      </w:r>
      <w:r w:rsidRPr="00864C67">
        <w:rPr>
          <w:rStyle w:val="CaptionBChar"/>
        </w:rPr>
        <w:fldChar w:fldCharType="end"/>
      </w:r>
      <w:bookmarkEnd w:id="50"/>
      <w:r w:rsidRPr="00864C67">
        <w:rPr>
          <w:rStyle w:val="CaptionBChar"/>
        </w:rPr>
        <w:t>:</w:t>
      </w:r>
      <w:r w:rsidRPr="006843E1">
        <w:t xml:space="preserve"> Peck rate in relation to disturbance frequency.</w:t>
      </w:r>
      <w:bookmarkEnd w:id="51"/>
      <w:r w:rsidRPr="006843E1">
        <w:t xml:space="preserve"> </w:t>
      </w:r>
    </w:p>
    <w:p w14:paraId="37F723FD" w14:textId="77777777" w:rsidR="00263E8E" w:rsidRPr="006843E1" w:rsidRDefault="00263E8E" w:rsidP="00263E8E">
      <w:pPr>
        <w:pStyle w:val="SectionText"/>
      </w:pPr>
      <w:r w:rsidRPr="006843E1">
        <w:lastRenderedPageBreak/>
        <w:drawing>
          <wp:inline distT="0" distB="0" distL="0" distR="0" wp14:anchorId="36DE0023" wp14:editId="003F0446">
            <wp:extent cx="8134066" cy="5810049"/>
            <wp:effectExtent l="0" t="0" r="635" b="635"/>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02026" cy="5858592"/>
                    </a:xfrm>
                    <a:prstGeom prst="rect">
                      <a:avLst/>
                    </a:prstGeom>
                    <a:noFill/>
                    <a:ln>
                      <a:noFill/>
                    </a:ln>
                  </pic:spPr>
                </pic:pic>
              </a:graphicData>
            </a:graphic>
          </wp:inline>
        </w:drawing>
      </w:r>
    </w:p>
    <w:p w14:paraId="1F2C8158" w14:textId="5E797B91" w:rsidR="00263E8E" w:rsidRPr="006843E1" w:rsidRDefault="00263E8E" w:rsidP="00263E8E">
      <w:pPr>
        <w:pStyle w:val="SectionText"/>
        <w:rPr>
          <w:b/>
          <w:bCs/>
        </w:rPr>
      </w:pPr>
      <w:bookmarkStart w:id="52" w:name="_Ref151148768"/>
      <w:bookmarkStart w:id="53" w:name="_Toc162210501"/>
      <w:r w:rsidRPr="00864C67">
        <w:rPr>
          <w:rStyle w:val="CaptionBChar"/>
        </w:rPr>
        <w:t xml:space="preserve">Figure </w:t>
      </w:r>
      <w:r w:rsidRPr="00864C67">
        <w:rPr>
          <w:rStyle w:val="CaptionBChar"/>
        </w:rPr>
        <w:fldChar w:fldCharType="begin"/>
      </w:r>
      <w:r w:rsidRPr="00864C67">
        <w:rPr>
          <w:rStyle w:val="CaptionBChar"/>
        </w:rPr>
        <w:instrText xml:space="preserve"> SEQ Figure \* ARABIC </w:instrText>
      </w:r>
      <w:r w:rsidRPr="00864C67">
        <w:rPr>
          <w:rStyle w:val="CaptionBChar"/>
        </w:rPr>
        <w:fldChar w:fldCharType="separate"/>
      </w:r>
      <w:r>
        <w:rPr>
          <w:rStyle w:val="CaptionBChar"/>
        </w:rPr>
        <w:t>6</w:t>
      </w:r>
      <w:r w:rsidRPr="00864C67">
        <w:rPr>
          <w:rStyle w:val="CaptionBChar"/>
        </w:rPr>
        <w:fldChar w:fldCharType="end"/>
      </w:r>
      <w:bookmarkEnd w:id="52"/>
      <w:r w:rsidRPr="00864C67">
        <w:rPr>
          <w:rStyle w:val="CaptionBChar"/>
        </w:rPr>
        <w:t>:</w:t>
      </w:r>
      <w:r w:rsidRPr="006843E1">
        <w:t xml:space="preserve"> Number of transitions performed by foragers in commercial and green areas. Error bars represent the standard error. Three outliers (Nb.&gt;100) omitted from figure.</w:t>
      </w:r>
      <w:bookmarkEnd w:id="53"/>
    </w:p>
    <w:p w14:paraId="096ADE0B" w14:textId="77777777" w:rsidR="00263E8E" w:rsidRPr="006843E1" w:rsidRDefault="00263E8E" w:rsidP="00263E8E">
      <w:pPr>
        <w:pStyle w:val="CaptionB"/>
        <w:sectPr w:rsidR="00263E8E" w:rsidRPr="006843E1" w:rsidSect="00263E8E">
          <w:headerReference w:type="default" r:id="rId30"/>
          <w:pgSz w:w="15840" w:h="12240" w:orient="landscape"/>
          <w:pgMar w:top="720" w:right="720" w:bottom="720" w:left="720" w:header="720" w:footer="720" w:gutter="0"/>
          <w:cols w:space="720"/>
          <w:docGrid w:linePitch="299"/>
        </w:sectPr>
      </w:pPr>
    </w:p>
    <w:p w14:paraId="63D51400" w14:textId="50D2D5CC" w:rsidR="00263E8E" w:rsidRDefault="00263E8E" w:rsidP="00263E8E">
      <w:pPr>
        <w:pStyle w:val="SectionText"/>
      </w:pPr>
      <w:bookmarkStart w:id="54" w:name="_Ref151148773"/>
      <w:bookmarkStart w:id="55" w:name="_Toc162210473"/>
      <w:r w:rsidRPr="00864C67">
        <w:rPr>
          <w:rStyle w:val="CaptionBChar"/>
        </w:rPr>
        <w:lastRenderedPageBreak/>
        <w:t xml:space="preserve">Table </w:t>
      </w:r>
      <w:r w:rsidRPr="00864C67">
        <w:rPr>
          <w:rStyle w:val="CaptionBChar"/>
        </w:rPr>
        <w:fldChar w:fldCharType="begin"/>
      </w:r>
      <w:r w:rsidRPr="00864C67">
        <w:rPr>
          <w:rStyle w:val="CaptionBChar"/>
        </w:rPr>
        <w:instrText xml:space="preserve"> SEQ Table \* ARABIC </w:instrText>
      </w:r>
      <w:r w:rsidRPr="00864C67">
        <w:rPr>
          <w:rStyle w:val="CaptionBChar"/>
        </w:rPr>
        <w:fldChar w:fldCharType="separate"/>
      </w:r>
      <w:r>
        <w:rPr>
          <w:rStyle w:val="CaptionBChar"/>
        </w:rPr>
        <w:t>4</w:t>
      </w:r>
      <w:r w:rsidRPr="00864C67">
        <w:rPr>
          <w:rStyle w:val="CaptionBChar"/>
        </w:rPr>
        <w:fldChar w:fldCharType="end"/>
      </w:r>
      <w:bookmarkEnd w:id="54"/>
      <w:r w:rsidRPr="00864C67">
        <w:rPr>
          <w:rStyle w:val="CaptionBChar"/>
        </w:rPr>
        <w:t>:</w:t>
      </w:r>
      <w:r w:rsidRPr="006843E1">
        <w:t xml:space="preserve"> Results of generalized linear mixed model fit to the number of transitions performed by foragers</w:t>
      </w:r>
      <w:bookmarkEnd w:id="55"/>
    </w:p>
    <w:p w14:paraId="006D3333" w14:textId="77777777" w:rsidR="00263E8E" w:rsidRPr="006843E1" w:rsidRDefault="00263E8E" w:rsidP="00263E8E">
      <w:pPr>
        <w:pStyle w:val="SectionText"/>
      </w:pPr>
      <w:r w:rsidRPr="00215D50">
        <w:drawing>
          <wp:inline distT="0" distB="0" distL="0" distR="0" wp14:anchorId="175416A3" wp14:editId="0C93B252">
            <wp:extent cx="8674735" cy="4723130"/>
            <wp:effectExtent l="0" t="0" r="0" b="0"/>
            <wp:docPr id="1189679558"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79558" name="Picture 2" descr="A black background with a black squar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851CDEB" w14:textId="77777777" w:rsidR="00263E8E" w:rsidRPr="006843E1" w:rsidRDefault="00263E8E" w:rsidP="00263E8E">
      <w:pPr>
        <w:pStyle w:val="SectionText"/>
        <w:sectPr w:rsidR="00263E8E" w:rsidRPr="006843E1" w:rsidSect="00263E8E">
          <w:headerReference w:type="default" r:id="rId32"/>
          <w:pgSz w:w="15840" w:h="12240" w:orient="landscape"/>
          <w:pgMar w:top="720" w:right="720" w:bottom="720" w:left="720" w:header="720" w:footer="720" w:gutter="0"/>
          <w:cols w:space="720"/>
          <w:docGrid w:linePitch="299"/>
        </w:sectPr>
        <w:pPrChange w:id="56" w:author="Author">
          <w:pPr>
            <w:pStyle w:val="SectionText1"/>
          </w:pPr>
        </w:pPrChange>
      </w:pPr>
    </w:p>
    <w:p w14:paraId="75559885" w14:textId="77777777" w:rsidR="00263E8E" w:rsidRPr="006843E1" w:rsidRDefault="00263E8E" w:rsidP="00263E8E">
      <w:pPr>
        <w:pStyle w:val="SectionText"/>
      </w:pPr>
      <w:r w:rsidRPr="006843E1">
        <w:lastRenderedPageBreak/>
        <w:drawing>
          <wp:inline distT="0" distB="0" distL="0" distR="0" wp14:anchorId="49DAFBA5" wp14:editId="192CB2CF">
            <wp:extent cx="8079475" cy="5776486"/>
            <wp:effectExtent l="0" t="0" r="0" b="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094544" cy="5787260"/>
                    </a:xfrm>
                    <a:prstGeom prst="rect">
                      <a:avLst/>
                    </a:prstGeom>
                    <a:noFill/>
                    <a:ln>
                      <a:noFill/>
                    </a:ln>
                  </pic:spPr>
                </pic:pic>
              </a:graphicData>
            </a:graphic>
          </wp:inline>
        </w:drawing>
      </w:r>
    </w:p>
    <w:p w14:paraId="6FC91E20" w14:textId="1CF3AD76" w:rsidR="00263E8E" w:rsidRPr="006843E1" w:rsidRDefault="00263E8E" w:rsidP="00263E8E">
      <w:pPr>
        <w:pStyle w:val="SectionText"/>
        <w:rPr>
          <w:b/>
          <w:bCs/>
        </w:rPr>
        <w:sectPr w:rsidR="00263E8E" w:rsidRPr="006843E1" w:rsidSect="00263E8E">
          <w:headerReference w:type="default" r:id="rId34"/>
          <w:pgSz w:w="15840" w:h="12240" w:orient="landscape"/>
          <w:pgMar w:top="720" w:right="720" w:bottom="720" w:left="720" w:header="720" w:footer="720" w:gutter="0"/>
          <w:cols w:space="720"/>
          <w:docGrid w:linePitch="299"/>
        </w:sectPr>
      </w:pPr>
      <w:bookmarkStart w:id="57" w:name="_Ref151150285"/>
      <w:bookmarkStart w:id="58" w:name="_Toc162210502"/>
      <w:r w:rsidRPr="00864C67">
        <w:rPr>
          <w:rStyle w:val="CaptionBChar"/>
        </w:rPr>
        <w:t xml:space="preserve">Figure </w:t>
      </w:r>
      <w:r w:rsidRPr="00864C67">
        <w:rPr>
          <w:rStyle w:val="CaptionBChar"/>
        </w:rPr>
        <w:fldChar w:fldCharType="begin"/>
      </w:r>
      <w:r w:rsidRPr="00864C67">
        <w:rPr>
          <w:rStyle w:val="CaptionBChar"/>
        </w:rPr>
        <w:instrText xml:space="preserve"> SEQ Figure \* ARABIC </w:instrText>
      </w:r>
      <w:r w:rsidRPr="00864C67">
        <w:rPr>
          <w:rStyle w:val="CaptionBChar"/>
        </w:rPr>
        <w:fldChar w:fldCharType="separate"/>
      </w:r>
      <w:r>
        <w:rPr>
          <w:rStyle w:val="CaptionBChar"/>
        </w:rPr>
        <w:t>7</w:t>
      </w:r>
      <w:r w:rsidRPr="00864C67">
        <w:rPr>
          <w:rStyle w:val="CaptionBChar"/>
        </w:rPr>
        <w:fldChar w:fldCharType="end"/>
      </w:r>
      <w:bookmarkEnd w:id="57"/>
      <w:r w:rsidRPr="00864C67">
        <w:rPr>
          <w:rStyle w:val="CaptionBChar"/>
        </w:rPr>
        <w:t>:</w:t>
      </w:r>
      <w:r w:rsidRPr="006843E1">
        <w:t xml:space="preserve"> The number of transitions from foraging to alert behaviour decreases as disturbance frequency increases. The grey shadow represents the standard error of the curve.</w:t>
      </w:r>
      <w:bookmarkEnd w:id="58"/>
      <w:r w:rsidRPr="006843E1">
        <w:t xml:space="preserve"> </w:t>
      </w:r>
    </w:p>
    <w:p w14:paraId="11959C8D" w14:textId="4E650658" w:rsidR="00263E8E" w:rsidRPr="00FC67F1" w:rsidRDefault="00263E8E" w:rsidP="00FC67F1">
      <w:pPr>
        <w:pStyle w:val="SectionText1"/>
        <w:spacing w:line="480" w:lineRule="auto"/>
      </w:pPr>
      <w:r w:rsidRPr="00FC67F1">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00FC67F1" w:rsidRPr="00FC67F1">
        <w:fldChar w:fldCharType="begin"/>
      </w:r>
      <w:r w:rsidR="00FC67F1" w:rsidRPr="00FC67F1">
        <w:instrText xml:space="preserve"> REF _Ref151148773 \h </w:instrText>
      </w:r>
      <w:r w:rsidR="00FC67F1" w:rsidRPr="00FC67F1">
        <w:instrText xml:space="preserve"> \* MERGEFORMAT </w:instrText>
      </w:r>
      <w:r w:rsidR="00FC67F1" w:rsidRPr="00FC67F1">
        <w:fldChar w:fldCharType="separate"/>
      </w:r>
      <w:r w:rsidR="00FC67F1" w:rsidRPr="00FC67F1">
        <w:rPr>
          <w:rStyle w:val="CaptionBChar"/>
          <w:b w:val="0"/>
          <w:bCs w:val="0"/>
          <w:iCs/>
        </w:rPr>
        <w:t xml:space="preserve">Table </w:t>
      </w:r>
      <w:r w:rsidR="00FC67F1" w:rsidRPr="00FC67F1">
        <w:rPr>
          <w:rStyle w:val="CaptionBChar"/>
          <w:b w:val="0"/>
          <w:bCs w:val="0"/>
          <w:iCs/>
        </w:rPr>
        <w:t>4</w:t>
      </w:r>
      <w:r w:rsidR="00FC67F1" w:rsidRPr="00FC67F1">
        <w:fldChar w:fldCharType="end"/>
      </w:r>
      <w:r w:rsidRPr="00FC67F1">
        <w:t xml:space="preserve">). The number of transitions from alert to foraging behaviour were not significantly affected by any factors; however, bait presence had a marginally non-significant effect (IRR = 1.513, SE = 0.351, z = 1.789, p = 0.074; </w:t>
      </w:r>
      <w:r w:rsidR="00FC67F1" w:rsidRPr="00FC67F1">
        <w:fldChar w:fldCharType="begin"/>
      </w:r>
      <w:r w:rsidR="00FC67F1" w:rsidRPr="00FC67F1">
        <w:instrText xml:space="preserve"> REF _Ref151151285 \h </w:instrText>
      </w:r>
      <w:r w:rsidR="00FC67F1" w:rsidRPr="00FC67F1">
        <w:instrText xml:space="preserve"> \* MERGEFORMAT </w:instrText>
      </w:r>
      <w:r w:rsidR="00FC67F1" w:rsidRPr="00FC67F1">
        <w:fldChar w:fldCharType="separate"/>
      </w:r>
      <w:r w:rsidR="00FC67F1" w:rsidRPr="00FC67F1">
        <w:rPr>
          <w:rStyle w:val="CaptionBChar"/>
          <w:b w:val="0"/>
          <w:bCs w:val="0"/>
          <w:iCs/>
        </w:rPr>
        <w:t>Figure S</w:t>
      </w:r>
      <w:r w:rsidR="00FC67F1" w:rsidRPr="00FC67F1">
        <w:rPr>
          <w:rStyle w:val="CaptionBChar"/>
          <w:b w:val="0"/>
          <w:bCs w:val="0"/>
          <w:iCs/>
        </w:rPr>
        <w:t>8</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rsidRPr="00FC67F1">
        <w:instrText xml:space="preserve"> \* MERGEFORMAT </w:instrText>
      </w:r>
      <w:r w:rsidR="00FC67F1" w:rsidRPr="00FC67F1">
        <w:fldChar w:fldCharType="separate"/>
      </w:r>
      <w:r w:rsidR="00FC67F1" w:rsidRPr="00FC67F1">
        <w:rPr>
          <w:rStyle w:val="CaptionBChar"/>
          <w:b w:val="0"/>
          <w:bCs w:val="0"/>
          <w:iCs/>
        </w:rPr>
        <w:t xml:space="preserve">Table </w:t>
      </w:r>
      <w:r w:rsidR="00FC67F1" w:rsidRPr="00FC67F1">
        <w:rPr>
          <w:rStyle w:val="CaptionBChar"/>
          <w:b w:val="0"/>
          <w:bCs w:val="0"/>
          <w:iCs/>
        </w:rPr>
        <w:t>4</w:t>
      </w:r>
      <w:r w:rsidR="00FC67F1" w:rsidRPr="00FC67F1">
        <w:fldChar w:fldCharType="end"/>
      </w:r>
      <w:r w:rsidRPr="00FC67F1">
        <w:t>).</w:t>
      </w:r>
    </w:p>
    <w:p w14:paraId="33A3887E" w14:textId="4DD4125D" w:rsidR="00263E8E" w:rsidRPr="00FC67F1" w:rsidRDefault="00263E8E" w:rsidP="00FC67F1">
      <w:pPr>
        <w:pStyle w:val="SectionText1"/>
        <w:spacing w:line="480" w:lineRule="auto"/>
        <w:sectPr w:rsidR="00263E8E" w:rsidRPr="00FC67F1" w:rsidSect="00263E8E">
          <w:headerReference w:type="default" r:id="rId35"/>
          <w:pgSz w:w="12240" w:h="15840"/>
          <w:pgMar w:top="1440" w:right="1440" w:bottom="1440" w:left="1440" w:header="720" w:footer="720" w:gutter="0"/>
          <w:cols w:space="720"/>
        </w:sectPr>
      </w:pPr>
      <w:r w:rsidRPr="00FC67F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rPr>
            </m:ctrlPr>
          </m:accPr>
          <m:e>
            <m:r>
              <w:rPr>
                <w:rFonts w:ascii="Cambria Math" w:hAnsi="Cambria Math"/>
              </w:rPr>
              <m:t>β</m:t>
            </m:r>
          </m:e>
        </m:acc>
      </m:oMath>
      <w:r w:rsidRPr="00FC67F1">
        <w:t xml:space="preserve"> = -1.124, SE = 0.346, z-ratio = -3.250, p = 0.007; </w:t>
      </w:r>
      <w:r w:rsidR="00FC67F1" w:rsidRPr="00FC67F1">
        <w:fldChar w:fldCharType="begin"/>
      </w:r>
      <w:r w:rsidR="00FC67F1" w:rsidRPr="00FC67F1">
        <w:instrText xml:space="preserve"> REF _Ref151153168 \h </w:instrText>
      </w:r>
      <w:r w:rsidR="00FC67F1" w:rsidRPr="00FC67F1">
        <w:instrText xml:space="preserve"> \* MERGEFORMAT </w:instrText>
      </w:r>
      <w:r w:rsidR="00FC67F1" w:rsidRPr="00FC67F1">
        <w:fldChar w:fldCharType="separate"/>
      </w:r>
      <w:r w:rsidR="00FC67F1" w:rsidRPr="00FC67F1">
        <w:rPr>
          <w:rStyle w:val="CaptionBChar"/>
          <w:b w:val="0"/>
          <w:bCs w:val="0"/>
          <w:iCs/>
        </w:rPr>
        <w:t>Table S</w:t>
      </w:r>
      <w:r w:rsidR="00FC67F1" w:rsidRPr="00FC67F1">
        <w:rPr>
          <w:rStyle w:val="CaptionBChar"/>
          <w:b w:val="0"/>
          <w:bCs w:val="0"/>
          <w:iCs/>
        </w:rPr>
        <w:t>4</w:t>
      </w:r>
      <w:r w:rsidR="00FC67F1" w:rsidRPr="00FC67F1">
        <w:fldChar w:fldCharType="end"/>
      </w:r>
      <w:r w:rsidRPr="00FC67F1">
        <w:t>). Foragers in the presence of a sentinel performed marginally more transitions from foraging to alert in green areas than in commercial areas (</w:t>
      </w:r>
      <m:oMath>
        <m:acc>
          <m:accPr>
            <m:ctrlPr>
              <w:rPr>
                <w:rFonts w:ascii="Cambria Math" w:hAnsi="Cambria Math"/>
              </w:rPr>
            </m:ctrlPr>
          </m:accPr>
          <m:e>
            <m:r>
              <w:rPr>
                <w:rFonts w:ascii="Cambria Math" w:hAnsi="Cambria Math"/>
              </w:rPr>
              <m:t>β</m:t>
            </m:r>
          </m:e>
        </m:acc>
      </m:oMath>
      <w:r w:rsidRPr="00FC67F1">
        <w:t xml:space="preserve"> = -0.749, SE = 0.364, z-ratio = -2.062, p = 0.079; </w:t>
      </w:r>
      <w:r w:rsidR="00FC67F1" w:rsidRPr="00FC67F1">
        <w:fldChar w:fldCharType="begin"/>
      </w:r>
      <w:r w:rsidR="00FC67F1" w:rsidRPr="00FC67F1">
        <w:instrText xml:space="preserve"> REF _Ref151153168 \h </w:instrText>
      </w:r>
      <w:r w:rsidR="00FC67F1" w:rsidRPr="00FC67F1">
        <w:instrText xml:space="preserve"> \* MERGEFORMAT </w:instrText>
      </w:r>
      <w:r w:rsidR="00FC67F1" w:rsidRPr="00FC67F1">
        <w:fldChar w:fldCharType="separate"/>
      </w:r>
      <w:r w:rsidR="00FC67F1" w:rsidRPr="00FC67F1">
        <w:rPr>
          <w:rStyle w:val="CaptionBChar"/>
          <w:b w:val="0"/>
          <w:bCs w:val="0"/>
          <w:iCs/>
        </w:rPr>
        <w:t>Table S4</w:t>
      </w:r>
      <w:r w:rsidR="00FC67F1" w:rsidRPr="00FC67F1">
        <w:fldChar w:fldCharType="end"/>
      </w:r>
      <w:r w:rsidRPr="00FC67F1">
        <w:t>). However, foragers in the absence of a sentinel performed marginally more transitions from foraging to alert behaviour in commercial areas than in green areas (</w:t>
      </w:r>
      <m:oMath>
        <m:acc>
          <m:accPr>
            <m:ctrlPr>
              <w:rPr>
                <w:rFonts w:ascii="Cambria Math" w:hAnsi="Cambria Math"/>
              </w:rPr>
            </m:ctrlPr>
          </m:accPr>
          <m:e>
            <m:r>
              <w:rPr>
                <w:rFonts w:ascii="Cambria Math" w:hAnsi="Cambria Math"/>
              </w:rPr>
              <m:t>β</m:t>
            </m:r>
          </m:e>
        </m:acc>
      </m:oMath>
      <w:r w:rsidRPr="00FC67F1">
        <w:t xml:space="preserve"> = 0.864, SE = 0.372, z-ratio = 2.321, p = 0.061; </w:t>
      </w:r>
      <w:r w:rsidR="00FC67F1" w:rsidRPr="00FC67F1">
        <w:fldChar w:fldCharType="begin"/>
      </w:r>
      <w:r w:rsidR="00FC67F1" w:rsidRPr="00FC67F1">
        <w:instrText xml:space="preserve"> REF _Ref151153168 \h </w:instrText>
      </w:r>
      <w:r w:rsidR="00FC67F1" w:rsidRPr="00FC67F1">
        <w:instrText xml:space="preserve"> \* MERGEFORMAT </w:instrText>
      </w:r>
      <w:r w:rsidR="00FC67F1" w:rsidRPr="00FC67F1">
        <w:fldChar w:fldCharType="separate"/>
      </w:r>
      <w:r w:rsidR="00FC67F1" w:rsidRPr="00FC67F1">
        <w:rPr>
          <w:rStyle w:val="CaptionBChar"/>
          <w:b w:val="0"/>
          <w:bCs w:val="0"/>
          <w:iCs/>
        </w:rPr>
        <w:t>Table S4</w:t>
      </w:r>
      <w:r w:rsidR="00FC67F1" w:rsidRPr="00FC67F1">
        <w:fldChar w:fldCharType="end"/>
      </w:r>
      <w:r w:rsidRPr="00FC67F1">
        <w:t>).</w:t>
      </w:r>
      <w:bookmarkStart w:id="59" w:name="_Toc162204970"/>
    </w:p>
    <w:p w14:paraId="23B81740" w14:textId="77777777" w:rsidR="00263E8E" w:rsidRPr="003A4704" w:rsidRDefault="00263E8E" w:rsidP="00263E8E">
      <w:pPr>
        <w:pStyle w:val="SectionTitle"/>
        <w:spacing w:after="0" w:line="480" w:lineRule="auto"/>
      </w:pPr>
      <w:bookmarkStart w:id="60" w:name="_Toc162794615"/>
      <w:r w:rsidRPr="003A4704">
        <w:lastRenderedPageBreak/>
        <w:t>Discussion</w:t>
      </w:r>
      <w:bookmarkEnd w:id="59"/>
      <w:bookmarkEnd w:id="60"/>
    </w:p>
    <w:p w14:paraId="6860C50B" w14:textId="77777777" w:rsidR="00263E8E" w:rsidRDefault="00263E8E" w:rsidP="00263E8E">
      <w:pPr>
        <w:pStyle w:val="SectionText"/>
        <w:spacing w:line="480" w:lineRule="auto"/>
      </w:pPr>
      <w:r w:rsidRPr="006843E1">
        <w:t xml:space="preserve">Our study sought to investigate how the presence of a sentinel and environment affected the </w:t>
      </w:r>
      <w:r>
        <w:t>behaviour</w:t>
      </w:r>
      <w:r w:rsidRPr="006843E1">
        <w:t xml:space="preserve"> of foraging American crows. We initially hypothesized that the presence of a sentinel would decrease the individual vigilance of crow foragers and that </w:t>
      </w:r>
      <w:r>
        <w:t>this might be truer in</w:t>
      </w:r>
      <w:r w:rsidRPr="006843E1">
        <w:t xml:space="preserve"> green areas </w:t>
      </w:r>
      <w:r>
        <w:t xml:space="preserve">where </w:t>
      </w:r>
      <w:r w:rsidRPr="006843E1">
        <w:t>reduced ambient noise and longer lines of sight</w:t>
      </w:r>
      <w:r>
        <w:t xml:space="preserve"> would make a sentinel more obvious to foragers</w:t>
      </w:r>
      <w:r w:rsidRPr="006843E1">
        <w:t xml:space="preserve">. We also expected the likelihood of a sentinel </w:t>
      </w:r>
      <w:r>
        <w:t>presence</w:t>
      </w:r>
      <w:r w:rsidRPr="006843E1">
        <w:t xml:space="preserve"> to increase in commercial and frequently disturbed areas where the benefits of sentinel coverage would be most beneficial to the foragers.</w:t>
      </w:r>
    </w:p>
    <w:p w14:paraId="63742C2F" w14:textId="45DB2D3D" w:rsidR="00263E8E" w:rsidRPr="006843E1" w:rsidRDefault="00263E8E" w:rsidP="00263E8E">
      <w:pPr>
        <w:pStyle w:val="SectionText"/>
        <w:spacing w:line="480" w:lineRule="auto"/>
      </w:pPr>
      <w:r>
        <w:t>Our results show that s</w:t>
      </w:r>
      <w:r w:rsidRPr="006843E1">
        <w:t xml:space="preserve">entinel presence had </w:t>
      </w:r>
      <w:r>
        <w:t xml:space="preserve">no significant </w:t>
      </w:r>
      <w:r w:rsidRPr="006843E1">
        <w:t>effect</w:t>
      </w:r>
      <w:r>
        <w:t>s</w:t>
      </w:r>
      <w:r w:rsidRPr="006843E1">
        <w:t xml:space="preserve"> on the behaviour of foragers</w:t>
      </w:r>
      <w:r>
        <w:t xml:space="preserve"> a</w:t>
      </w:r>
      <w:r w:rsidRPr="006843E1">
        <w:t xml:space="preserve">part from significantly increasing the duration of all behaviours. Moreover, neither the environment, disturbance frequency, nor group size significantly affected the likelihood of a sentinel being present. This unexpected result suggests that sentinel crows </w:t>
      </w:r>
      <w:r>
        <w:t xml:space="preserve">could </w:t>
      </w:r>
      <w:r w:rsidRPr="006843E1">
        <w:t xml:space="preserve">decide to perform sentinel </w:t>
      </w:r>
      <w:r>
        <w:t>behaviour</w:t>
      </w:r>
      <w:r w:rsidRPr="006843E1">
        <w:t xml:space="preserve"> based more on selfish needs rather than the benefits imparted to the foragers. We found that the generalized environment had a significant effect on forager </w:t>
      </w:r>
      <w:r>
        <w:t>behaviour</w:t>
      </w:r>
      <w:r w:rsidRPr="006843E1">
        <w:t xml:space="preserve">, with green areas leading to longer bouts of foraging </w:t>
      </w:r>
      <w:r>
        <w:t>behaviour</w:t>
      </w:r>
      <w:r w:rsidRPr="006843E1">
        <w:t xml:space="preserve"> and more transitions from the vulnerable </w:t>
      </w:r>
      <w:r>
        <w:t>foraging or pecking behaviors</w:t>
      </w:r>
      <w:r w:rsidRPr="006843E1">
        <w:t xml:space="preserve"> to the alert state. This suggests that crows </w:t>
      </w:r>
      <w:r>
        <w:t>could</w:t>
      </w:r>
      <w:r w:rsidRPr="006843E1">
        <w:t xml:space="preserve"> perceive green areas as </w:t>
      </w:r>
      <w:r>
        <w:t>risky foraging areas</w:t>
      </w:r>
      <w:r w:rsidRPr="006843E1">
        <w:t>, possibly because they need to spend more time being vulnerable</w:t>
      </w:r>
      <w:r>
        <w:t xml:space="preserve"> to search for food items</w:t>
      </w:r>
      <w:r w:rsidRPr="006843E1">
        <w:t xml:space="preserve">. Overall, the study's findings do not fully support the initial hypotheses and suggest that sentinel </w:t>
      </w:r>
      <w:r>
        <w:t>behaviour</w:t>
      </w:r>
      <w:r w:rsidRPr="006843E1">
        <w:t xml:space="preserve"> and forager </w:t>
      </w:r>
      <w:r>
        <w:t>behaviour</w:t>
      </w:r>
      <w:r w:rsidRPr="006843E1">
        <w:t xml:space="preserve"> in crows could be influenced by complex interactions between individual factors and forager’s perception of the safety of their environment</w:t>
      </w:r>
      <w:r>
        <w:t xml:space="preserve">. Additional factors, such as group composition, could likewise affect </w:t>
      </w:r>
      <w:r>
        <w:lastRenderedPageBreak/>
        <w:t xml:space="preserve">foraging behaviour, with the presence of juveniles potentially increasing the vigilance of adults </w:t>
      </w:r>
      <w:r>
        <w:fldChar w:fldCharType="begin"/>
      </w:r>
      <w:r>
        <w:instrText xml:space="preserve"> ADDIN ZOTERO_ITEM CSL_CITATION {"citationID":"BuO1zfm9","properties":{"formattedCitation":"(Santema &amp; Clutton-Brock, 2013)","plainCitation":"(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Pr="00263E8E">
        <w:t>(Santema &amp; Clutton-Brock, 2013)</w:t>
      </w:r>
      <w:r>
        <w:fldChar w:fldCharType="end"/>
      </w:r>
      <w:r>
        <w:t>.</w:t>
      </w:r>
    </w:p>
    <w:p w14:paraId="7ACFE435" w14:textId="77777777" w:rsidR="00263E8E" w:rsidRPr="003A4704" w:rsidRDefault="00263E8E" w:rsidP="00263E8E">
      <w:pPr>
        <w:pStyle w:val="SectionSubtitle"/>
        <w:spacing w:after="0" w:line="480" w:lineRule="auto"/>
      </w:pPr>
      <w:bookmarkStart w:id="61" w:name="_Toc162204971"/>
      <w:bookmarkStart w:id="62" w:name="_Toc162794616"/>
      <w:r w:rsidRPr="003A4704">
        <w:t xml:space="preserve">Sentinel </w:t>
      </w:r>
      <w:bookmarkEnd w:id="61"/>
      <w:bookmarkEnd w:id="62"/>
      <w:proofErr w:type="gramStart"/>
      <w:r>
        <w:t>presence</w:t>
      </w:r>
      <w:proofErr w:type="gramEnd"/>
    </w:p>
    <w:p w14:paraId="1472BCFE" w14:textId="39B47191" w:rsidR="00263E8E" w:rsidRDefault="00263E8E" w:rsidP="00263E8E">
      <w:pPr>
        <w:pStyle w:val="SectionText"/>
        <w:spacing w:line="480" w:lineRule="auto"/>
      </w:pPr>
      <w:r w:rsidRPr="006843E1">
        <w:t xml:space="preserve">Our results contrast with previous studies that found that the presence of a sentinel led to a decrease in alert </w:t>
      </w:r>
      <w:r>
        <w:t>behaviour</w:t>
      </w:r>
      <w:r w:rsidRPr="006843E1">
        <w:t xml:space="preserve"> </w:t>
      </w:r>
      <w:r w:rsidRPr="006843E1">
        <w:fldChar w:fldCharType="begin"/>
      </w:r>
      <w:r>
        <w:instrText xml:space="preserve"> ADDIN ZOTERO_ITEM CSL_CITATION {"citationID":"yrwlaKz4","properties":{"formattedCitation":"(Holl\\uc0\\u233{}n et al., 2008; Ridley et al., 2014)","plainCitation":"(Hollén et al., 2008; Ridley et al., 2014)","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6843E1">
        <w:fldChar w:fldCharType="separate"/>
      </w:r>
      <w:r w:rsidRPr="00263E8E">
        <w:t>(Hollén et al., 2008; Ridley et al., 2014)</w:t>
      </w:r>
      <w:r w:rsidRPr="006843E1">
        <w:fldChar w:fldCharType="end"/>
      </w:r>
      <w:r w:rsidRPr="006843E1">
        <w:t>.</w:t>
      </w:r>
      <w:r>
        <w:t xml:space="preserve"> </w:t>
      </w:r>
      <w:r w:rsidRPr="006843E1">
        <w:t xml:space="preserve">For example, pied babblers, </w:t>
      </w:r>
      <w:r w:rsidRPr="006843E1">
        <w:rPr>
          <w:i/>
        </w:rPr>
        <w:t>Turdoides bicolor</w:t>
      </w:r>
      <w:r w:rsidRPr="006843E1">
        <w:t>, increased the proportion of time spent foraging after the start of a sentinel bout and had increased biomass intake</w:t>
      </w:r>
      <w:r>
        <w:t>.</w:t>
      </w:r>
      <w:r w:rsidRPr="006843E1">
        <w:t xml:space="preserve"> Bedneckoff's state-dependent model states that individuals make decisions based on their own energetic needs and the benefits they receive </w:t>
      </w:r>
      <w:r w:rsidRPr="006843E1">
        <w:fldChar w:fldCharType="begin"/>
      </w:r>
      <w:r>
        <w:instrText xml:space="preserve"> ADDIN ZOTERO_ITEM CSL_CITATION {"citationID":"AyMXBJ0y","properties":{"formattedCitation":"(Bednekoff, 1997)","plainCitation":"(Bednekoff, 1997)","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6843E1">
        <w:fldChar w:fldCharType="separate"/>
      </w:r>
      <w:r w:rsidRPr="00263E8E">
        <w:t>(Bednekoff, 1997)</w:t>
      </w:r>
      <w:r w:rsidRPr="006843E1">
        <w:fldChar w:fldCharType="end"/>
      </w:r>
      <w:r w:rsidRPr="006843E1">
        <w:t>.</w:t>
      </w:r>
      <w:r>
        <w:t xml:space="preserve"> </w:t>
      </w:r>
      <w:r w:rsidRPr="006843E1">
        <w:t xml:space="preserve">An individual with sufficient energetic reserves could decide to perform sentinel </w:t>
      </w:r>
      <w:r>
        <w:t>behaviour</w:t>
      </w:r>
      <w:r w:rsidRPr="006843E1">
        <w:t xml:space="preserve"> as a safer option if the alternative is foraging without a sentinel. In urban areas, </w:t>
      </w:r>
      <w:r>
        <w:t>the presence of high-calorie food patches could facilitate the replenishment of energetic reserves. As a result, individuals might be more likely to engage in sentinel behaviour and increase their sentinel efforts, either by increasing frequency and/or duration of bouts.</w:t>
      </w:r>
      <w:r w:rsidRPr="006843E1">
        <w:t xml:space="preserve"> </w:t>
      </w:r>
      <w:r>
        <w:t>Future studies should therefore research how sentinel efforts differ between different urban areas and compare those findings to the sentinel efforts of individuals in less human-disturbed areas.</w:t>
      </w:r>
    </w:p>
    <w:p w14:paraId="10C919F1" w14:textId="45AE9F4F" w:rsidR="00263E8E" w:rsidRPr="006843E1" w:rsidRDefault="00263E8E" w:rsidP="00263E8E">
      <w:pPr>
        <w:pStyle w:val="SectionText"/>
        <w:spacing w:line="480" w:lineRule="auto"/>
      </w:pPr>
      <w:r w:rsidRPr="006843E1">
        <w:t xml:space="preserve">The benefits of sentinel </w:t>
      </w:r>
      <w:r>
        <w:t>behaviour</w:t>
      </w:r>
      <w:r w:rsidRPr="006843E1">
        <w:t xml:space="preserve"> can be more subtle or indirect, such as providing a greater sense of security that allows foragers to focus more on foraging without actively reducing their vigilance</w:t>
      </w:r>
      <w:r>
        <w:t xml:space="preserve"> </w:t>
      </w:r>
      <w:r w:rsidRPr="006843E1">
        <w:fldChar w:fldCharType="begin"/>
      </w:r>
      <w:r>
        <w:instrText xml:space="preserve"> ADDIN ZOTERO_ITEM CSL_CITATION {"citationID":"DQCkwqwi","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The proportion of time allocated to alert behaviour </w:t>
      </w:r>
      <w:r>
        <w:t>might</w:t>
      </w:r>
      <w:r w:rsidRPr="006843E1">
        <w:t xml:space="preserve"> also be used to scan for foraging patches and other foragers, explaining the absence of effects of sentinel presence on the proportion of time spent being alert. Foragers could also </w:t>
      </w:r>
      <w:r>
        <w:t>benefit</w:t>
      </w:r>
      <w:r w:rsidRPr="006843E1">
        <w:t xml:space="preserve"> from sentinel presence by increasing the </w:t>
      </w:r>
      <w:r>
        <w:t>distance</w:t>
      </w:r>
      <w:r w:rsidRPr="006843E1">
        <w:t xml:space="preserve"> between foragers, permitting the group to forage over a greater surface area while compensating for the increased predation risk from foraging further </w:t>
      </w:r>
      <w:r w:rsidRPr="006843E1">
        <w:lastRenderedPageBreak/>
        <w:t xml:space="preserve">apart </w:t>
      </w:r>
      <w:r w:rsidRPr="006843E1">
        <w:fldChar w:fldCharType="begin"/>
      </w:r>
      <w:r>
        <w:instrText xml:space="preserve"> ADDIN ZOTERO_ITEM CSL_CITATION {"citationID":"FeCcQ6iy","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Sentinel </w:t>
      </w:r>
      <w:r>
        <w:t>behaviour</w:t>
      </w:r>
      <w:r w:rsidRPr="006843E1">
        <w:t xml:space="preserve"> could therefore compensate for riskier group-foraging strategies, not only individual changes in behaviour. The relationship between sentinels and foragers is more complex than it appears, reinforcing the importance of considering individual differences and motivations when studying social </w:t>
      </w:r>
      <w:r>
        <w:t>behaviours</w:t>
      </w:r>
      <w:r w:rsidRPr="006843E1">
        <w:t>.</w:t>
      </w:r>
      <w:r>
        <w:t xml:space="preserve"> The presence of juveniles in the foraging group could likewise affect how group-members forage and is an important aspect to consider in future studies.</w:t>
      </w:r>
    </w:p>
    <w:p w14:paraId="0DF4F8D6" w14:textId="77777777" w:rsidR="00263E8E" w:rsidRPr="003A4704" w:rsidRDefault="00263E8E" w:rsidP="00263E8E">
      <w:pPr>
        <w:pStyle w:val="SectionSubtitle"/>
        <w:spacing w:after="0" w:line="480" w:lineRule="auto"/>
      </w:pPr>
      <w:r>
        <w:t>Effects of foraging in commercial vs green areas.</w:t>
      </w:r>
    </w:p>
    <w:p w14:paraId="09FAEBC2" w14:textId="77777777" w:rsidR="00263E8E" w:rsidRPr="006843E1" w:rsidRDefault="00263E8E" w:rsidP="00263E8E">
      <w:pPr>
        <w:pStyle w:val="SectionText"/>
        <w:spacing w:line="480" w:lineRule="auto"/>
      </w:pPr>
      <w:r w:rsidRPr="006843E1">
        <w:t xml:space="preserve">We found that the generalized environment had significant effects on forager behaviour, particularly in terms of the duration of bouts of foraging </w:t>
      </w:r>
      <w:r>
        <w:t>behaviour</w:t>
      </w:r>
      <w:r w:rsidRPr="006843E1">
        <w:t xml:space="preserve"> and the number of transitions from the vulnerable to the alert state. In green areas, crows exhibited longer bouts of foraging </w:t>
      </w:r>
      <w:r>
        <w:t>behaviour</w:t>
      </w:r>
      <w:r w:rsidRPr="006843E1">
        <w:t xml:space="preserve">, </w:t>
      </w:r>
      <w:r>
        <w:t>suggesting</w:t>
      </w:r>
      <w:r w:rsidRPr="006843E1">
        <w:t xml:space="preserve"> that they spent more time </w:t>
      </w:r>
      <w:r>
        <w:t xml:space="preserve">searching for food to forage on. Grass and other vegetation might provide cover or obscure the different types of food being present which might be harder to spot and, in the case of prey, harder to catch. </w:t>
      </w:r>
      <w:r w:rsidRPr="006843E1">
        <w:t xml:space="preserve">Likewise, </w:t>
      </w:r>
      <w:r>
        <w:t xml:space="preserve">an </w:t>
      </w:r>
      <w:r w:rsidRPr="006843E1">
        <w:t xml:space="preserve">increase in the number of transitions from the vulnerable state to the alert state </w:t>
      </w:r>
      <w:r>
        <w:t xml:space="preserve">was observed in </w:t>
      </w:r>
      <w:r w:rsidRPr="006843E1">
        <w:t>green areas</w:t>
      </w:r>
      <w:r>
        <w:t xml:space="preserve">, </w:t>
      </w:r>
      <w:r w:rsidRPr="006843E1">
        <w:t>suggest</w:t>
      </w:r>
      <w:r>
        <w:t>ing</w:t>
      </w:r>
      <w:r w:rsidRPr="006843E1">
        <w:t xml:space="preserve"> that crows were more </w:t>
      </w:r>
      <w:r>
        <w:t>vigilant</w:t>
      </w:r>
      <w:r w:rsidRPr="006843E1">
        <w:t xml:space="preserve"> to potential threats</w:t>
      </w:r>
      <w:r>
        <w:t>,</w:t>
      </w:r>
      <w:r w:rsidRPr="006843E1">
        <w:t xml:space="preserve"> possibly due to the perceived higher predation risk compared to commercial areas. </w:t>
      </w:r>
    </w:p>
    <w:p w14:paraId="7A3325EC" w14:textId="37901EA7" w:rsidR="00263E8E" w:rsidRPr="006843E1" w:rsidRDefault="00263E8E" w:rsidP="00263E8E">
      <w:pPr>
        <w:pStyle w:val="SectionText"/>
        <w:spacing w:line="480" w:lineRule="auto"/>
      </w:pPr>
      <w:r w:rsidRPr="006843E1">
        <w:t>Green areas, such as parks, offer longer lines of sight and less ambient noise</w:t>
      </w:r>
      <w:r>
        <w:t xml:space="preserve"> which makes the sentinel more effective </w:t>
      </w:r>
      <w:r>
        <w:fldChar w:fldCharType="begin"/>
      </w:r>
      <w:r>
        <w:instrText xml:space="preserve"> ADDIN ZOTERO_ITEM CSL_CITATION {"citationID":"Rsk0q6YD","properties":{"formattedCitation":"(Holl\\uc0\\u233{}n et al., 2011)","plainCitation":"(Hollén et al., 201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fldChar w:fldCharType="separate"/>
      </w:r>
      <w:r w:rsidRPr="00263E8E">
        <w:t>(Hollén et al., 2011)</w:t>
      </w:r>
      <w:r>
        <w:fldChar w:fldCharType="end"/>
      </w:r>
      <w:r w:rsidRPr="006843E1">
        <w:t xml:space="preserve"> but could also </w:t>
      </w:r>
      <w:r>
        <w:t>benefit</w:t>
      </w:r>
      <w:r w:rsidRPr="006843E1">
        <w:t xml:space="preserve"> urban </w:t>
      </w:r>
      <w:r>
        <w:t>raptors</w:t>
      </w:r>
      <w:r w:rsidRPr="006843E1">
        <w:t xml:space="preserve">. </w:t>
      </w:r>
      <w:r>
        <w:t>Urban red-tailed hawk (</w:t>
      </w:r>
      <w:r w:rsidRPr="003A4704">
        <w:rPr>
          <w:i/>
          <w:iCs w:val="0"/>
        </w:rPr>
        <w:t>Buteo jamaicensis</w:t>
      </w:r>
      <w:r>
        <w:t xml:space="preserve">) populations are on the rise and the core of their home ranges is associated with large green areas </w:t>
      </w:r>
      <w:r>
        <w:fldChar w:fldCharType="begin"/>
      </w:r>
      <w:r>
        <w:instrText xml:space="preserve"> ADDIN ZOTERO_ITEM CSL_CITATION {"citationID":"05OtysYk","properties":{"formattedCitation":"(Morrison et al., 2016)","plainCitation":"(Morrison et al., 2016)","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xml:space="preserve">. Foraging in green areas could therefore be riskier than initially hypothesized, explaining the individual need to maintain vigilance. </w:t>
      </w:r>
      <w:r w:rsidRPr="006843E1">
        <w:t>We observed foraging crows abandon sites when disturbed by raptors</w:t>
      </w:r>
      <w:r>
        <w:t xml:space="preserve"> but only temporarily flee when </w:t>
      </w:r>
      <w:r>
        <w:lastRenderedPageBreak/>
        <w:t xml:space="preserve">disturbed by vehicles. Crows foraging in the street change lanes to avoid oncoming vehicular traffic </w:t>
      </w:r>
      <w:r>
        <w:fldChar w:fldCharType="begin"/>
      </w:r>
      <w:r>
        <w:instrText xml:space="preserve"> ADDIN ZOTERO_ITEM CSL_CITATION {"citationID":"21KU40aX","properties":{"formattedCitation":"(Mukherjee et al., 2013)","plainCitation":"(Mukherjee et al., 20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Pr="00263E8E">
        <w:t>(Mukherjee et al., 2013)</w:t>
      </w:r>
      <w:r>
        <w:fldChar w:fldCharType="end"/>
      </w:r>
      <w:r>
        <w:t>, suggesting that the type of disturbances in each environment could change how risky an environment is to forage on.</w:t>
      </w:r>
    </w:p>
    <w:p w14:paraId="1742D4A2" w14:textId="2CBC7532" w:rsidR="00263E8E" w:rsidRPr="006843E1" w:rsidRDefault="00263E8E" w:rsidP="00263E8E">
      <w:pPr>
        <w:pStyle w:val="SectionText"/>
        <w:spacing w:line="480" w:lineRule="auto"/>
      </w:pPr>
      <w:r w:rsidRPr="006843E1">
        <w:t>The increased duration of foraging bouts in green areas could suggest that they need to spend more time actively searching for and consuming food</w:t>
      </w:r>
      <w:r>
        <w:t>. We</w:t>
      </w:r>
      <w:r w:rsidRPr="006843E1">
        <w:t xml:space="preserve"> </w:t>
      </w:r>
      <w:r>
        <w:t xml:space="preserve">observed </w:t>
      </w:r>
      <w:r w:rsidRPr="006843E1">
        <w:t xml:space="preserve">shorter bouts of foraging </w:t>
      </w:r>
      <w:r>
        <w:t>behaviour</w:t>
      </w:r>
      <w:r w:rsidRPr="006843E1">
        <w:t xml:space="preserve"> but a higher peck rate </w:t>
      </w:r>
      <w:r>
        <w:t>in commercial areas</w:t>
      </w:r>
      <w:r w:rsidRPr="006A4437">
        <w:t>. In green areas, food can be more dispersed, require more time to locate, and could be obscured by vegetation. Comparatively, food scraps and litter in commercial areas are considerably easier to forage when on impermeable surfaces</w:t>
      </w:r>
      <w:r>
        <w:t>.</w:t>
      </w:r>
      <w:r w:rsidRPr="006843E1">
        <w:t xml:space="preserve"> </w:t>
      </w:r>
      <w:r>
        <w:t>Moreover, anthropogenic foods</w:t>
      </w:r>
      <w:r w:rsidRPr="006843E1">
        <w:t xml:space="preserve"> </w:t>
      </w:r>
      <w:r>
        <w:t>have a greater caloric content</w:t>
      </w:r>
      <w:r w:rsidRPr="006843E1">
        <w:t xml:space="preserve"> than</w:t>
      </w:r>
      <w:r>
        <w:t xml:space="preserve"> non-anthropogenic</w:t>
      </w:r>
      <w:r w:rsidRPr="006843E1">
        <w:t xml:space="preserve"> foods</w:t>
      </w:r>
      <w:r>
        <w:t xml:space="preserve">, making them easier to find and more satiating than other food sources, likely playing a role in the </w:t>
      </w:r>
      <w:r w:rsidRPr="006843E1">
        <w:t>shift</w:t>
      </w:r>
      <w:r>
        <w:t xml:space="preserve"> in </w:t>
      </w:r>
      <w:r w:rsidRPr="006843E1">
        <w:t xml:space="preserve">their foraging preferences for anthropogenic foods </w:t>
      </w:r>
      <w:r w:rsidRPr="006843E1">
        <w:fldChar w:fldCharType="begin"/>
      </w:r>
      <w:r>
        <w:instrText xml:space="preserve"> ADDIN ZOTERO_ITEM CSL_CITATION {"citationID":"rkTfrvXv","properties":{"formattedCitation":"(Marzluff et al., 2001; Marzluff &amp; Neatherlin, 2006)","plainCitation":"(Marzluff et al., 2001; Marzluff &amp; Neatherlin, 2006)","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 xml:space="preserve">. </w:t>
      </w:r>
    </w:p>
    <w:p w14:paraId="79E4151A" w14:textId="77777777" w:rsidR="00263E8E" w:rsidRDefault="00263E8E" w:rsidP="00263E8E">
      <w:pPr>
        <w:pStyle w:val="SectionText"/>
        <w:spacing w:line="480" w:lineRule="auto"/>
      </w:pPr>
      <w:r>
        <w:t>We found a significant interaction between sentinel presence and generalized environment on the behaviour of crow foragers. T</w:t>
      </w:r>
      <w:r w:rsidRPr="006843E1">
        <w:t xml:space="preserve">he number of transitions from a vulnerable to alert state </w:t>
      </w:r>
      <w:r>
        <w:t>was</w:t>
      </w:r>
      <w:r w:rsidRPr="006843E1">
        <w:t xml:space="preserve"> highe</w:t>
      </w:r>
      <w:r>
        <w:t>st</w:t>
      </w:r>
      <w:r w:rsidRPr="006843E1">
        <w:t xml:space="preserve"> </w:t>
      </w:r>
      <w:r>
        <w:t>in green areas and in the presence</w:t>
      </w:r>
      <w:r w:rsidRPr="006843E1">
        <w:t>.</w:t>
      </w:r>
      <w:r>
        <w:t xml:space="preserve"> We found a significant interaction between sentinel presence and generalized environment on the duration of bouts of foraging and alert behaviour. Bouts were longest in green areas and in the absence of a sentinel, and shortest in commercial areas and the absence of a sentinel.</w:t>
      </w:r>
      <w:r w:rsidRPr="006843E1">
        <w:t xml:space="preserve"> </w:t>
      </w:r>
      <w:r>
        <w:t xml:space="preserve">Foragers could be using the indirect benefits provided by sentinel behaviour differently based on their individual and group needs. </w:t>
      </w:r>
      <w:r w:rsidRPr="006A4437">
        <w:t xml:space="preserve">In green areas foragers could be relying more on the sentinel, foraging further apart and not coordinating vigilance with other </w:t>
      </w:r>
      <w:r>
        <w:t>group members</w:t>
      </w:r>
      <w:r w:rsidRPr="006A4437">
        <w:t xml:space="preserve">. We observed this as shorter but more numerous bouts of alert behaviour between longer foraging bouts. In contrast, foragers in the absence of a sentinel </w:t>
      </w:r>
      <w:r>
        <w:t>might</w:t>
      </w:r>
      <w:r w:rsidRPr="006A4437">
        <w:t xml:space="preserve"> be relying more heavily on social foraging behaviour between foragers on the ground, with longer bouts of </w:t>
      </w:r>
      <w:r w:rsidRPr="006A4437">
        <w:lastRenderedPageBreak/>
        <w:t>alert behaviour to increase the likelihood of at least one crow being alert.</w:t>
      </w:r>
      <w:r>
        <w:t xml:space="preserve"> Whether crows have ground-level coordination of vigilance, and how they could be switching between reliance on the sentinel and reliance on ground-level vigilance, is an interesting topic for future research. </w:t>
      </w:r>
    </w:p>
    <w:p w14:paraId="3E0A86DF" w14:textId="77777777" w:rsidR="00263E8E" w:rsidRPr="006843E1" w:rsidRDefault="00263E8E" w:rsidP="00263E8E">
      <w:pPr>
        <w:pStyle w:val="SectionText"/>
        <w:spacing w:line="480" w:lineRule="auto"/>
      </w:pPr>
      <w:r>
        <w:t>In commercial areas, crows in the absence of a sentinel might be foraging in an all-or-nothing manner, devoting as little time as possible to each behaviour resulting in shorter bouts of both foraging and alert behaviour.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sentinel’s behaviour less effective. The duration of bouts of foraging behaviour was likewise increased but not as much as in green spaces, further supporting the hypothesis that foraging in green spaces requires more handling time than in commercial areas. By changing</w:t>
      </w:r>
      <w:r w:rsidRPr="006843E1">
        <w:t xml:space="preserve"> the</w:t>
      </w:r>
      <w:r>
        <w:t xml:space="preserve"> duration and frequency of bouts to best take advantage of the benefits provided by the sentinel, crows maximize their foraging success and minimize the risk of predation in different foraging environments. Am</w:t>
      </w:r>
      <w:r w:rsidRPr="006843E1">
        <w:t>erican crows</w:t>
      </w:r>
      <w:r>
        <w:t xml:space="preserve"> continue to</w:t>
      </w:r>
      <w:r w:rsidRPr="006843E1">
        <w:t xml:space="preserve"> demonstrate a behavioural adaptability that is likely crucial for their success in urban cityscapes</w:t>
      </w:r>
      <w:r>
        <w:t>, and this adaptability must also include the use of social foraging behaviours</w:t>
      </w:r>
      <w:r w:rsidRPr="006843E1">
        <w:t xml:space="preserve">. </w:t>
      </w:r>
    </w:p>
    <w:p w14:paraId="34E4FFBD" w14:textId="77777777" w:rsidR="00263E8E" w:rsidRPr="003A4704" w:rsidRDefault="00263E8E" w:rsidP="00263E8E">
      <w:pPr>
        <w:pStyle w:val="SectionSubtitle"/>
        <w:spacing w:after="0" w:line="480" w:lineRule="auto"/>
      </w:pPr>
      <w:bookmarkStart w:id="63" w:name="_Toc162204973"/>
      <w:bookmarkStart w:id="64" w:name="_Toc162794618"/>
      <w:r w:rsidRPr="003A4704">
        <w:t>Disturbances</w:t>
      </w:r>
      <w:bookmarkEnd w:id="63"/>
      <w:bookmarkEnd w:id="64"/>
    </w:p>
    <w:p w14:paraId="5033D09F" w14:textId="77777777" w:rsidR="00263E8E" w:rsidRPr="006843E1" w:rsidRDefault="00263E8E" w:rsidP="00263E8E">
      <w:pPr>
        <w:pStyle w:val="SectionText"/>
        <w:spacing w:line="480" w:lineRule="auto"/>
      </w:pPr>
      <w:r w:rsidRPr="006843E1">
        <w:t xml:space="preserve">Higher disturbance frequency led to a decrease in the duration of bouts of all </w:t>
      </w:r>
      <w:r>
        <w:t>behaviours</w:t>
      </w:r>
      <w:r w:rsidRPr="006843E1">
        <w:t xml:space="preserve">, particularly foraging. </w:t>
      </w:r>
      <w:r>
        <w:t>American c</w:t>
      </w:r>
      <w:r w:rsidRPr="006843E1">
        <w:t xml:space="preserve">rows </w:t>
      </w:r>
      <w:r>
        <w:t>decreased their time foraging</w:t>
      </w:r>
      <w:r w:rsidRPr="006843E1">
        <w:t xml:space="preserve"> to minimize their exposure to perceived threats. Areas with higher disturbance frequencies typically had a greater frequency of vehicular disturbances, which American crows </w:t>
      </w:r>
      <w:r>
        <w:t>could</w:t>
      </w:r>
      <w:r w:rsidRPr="006843E1">
        <w:t xml:space="preserve"> be more tolerant</w:t>
      </w:r>
      <w:r>
        <w:t xml:space="preserve"> of. Peck rate did </w:t>
      </w:r>
      <w:r>
        <w:lastRenderedPageBreak/>
        <w:t xml:space="preserve">significantly increase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foraging as quickly as possible </w:t>
      </w:r>
      <w:r>
        <w:t>while maintaining minimal vigilance and flying away</w:t>
      </w:r>
      <w:r w:rsidRPr="006843E1">
        <w:t xml:space="preserve"> as soon as a threat is detected.</w:t>
      </w:r>
    </w:p>
    <w:p w14:paraId="6ED7513B" w14:textId="77777777" w:rsidR="00263E8E" w:rsidRPr="003A4704" w:rsidRDefault="00263E8E" w:rsidP="00263E8E">
      <w:pPr>
        <w:pStyle w:val="SectionSubtitle"/>
        <w:spacing w:after="0" w:line="480" w:lineRule="auto"/>
      </w:pPr>
      <w:bookmarkStart w:id="65" w:name="_Toc162204974"/>
      <w:bookmarkStart w:id="66" w:name="_Toc162794619"/>
      <w:r w:rsidRPr="003A4704">
        <w:t>Baited sites</w:t>
      </w:r>
      <w:bookmarkEnd w:id="65"/>
      <w:bookmarkEnd w:id="66"/>
    </w:p>
    <w:p w14:paraId="55542CBC" w14:textId="372D5876" w:rsidR="00263E8E" w:rsidRPr="006843E1" w:rsidRDefault="00263E8E" w:rsidP="00263E8E">
      <w:pPr>
        <w:pStyle w:val="SectionText"/>
        <w:spacing w:line="480" w:lineRule="auto"/>
      </w:pPr>
      <w:r w:rsidRPr="006843E1">
        <w:t xml:space="preserve">The presence of bait, which can be considered a proxy for human-generated litter in the environment, increased the peck rate and decreased the duration of foraging bouts. This suggests that foraging on bait or litter </w:t>
      </w:r>
      <w:r>
        <w:t>could be quicker and decrease time being vulnerable when compared to foraging on natural food patches</w:t>
      </w:r>
      <w:r w:rsidRPr="006843E1">
        <w:t xml:space="preserve">. </w:t>
      </w:r>
      <w:r>
        <w:t xml:space="preserve">The latter could take more time to forage on since grass and other vegetation can obscure food items, making them harder to identify and catch. </w:t>
      </w:r>
      <w:r w:rsidRPr="006843E1">
        <w:t xml:space="preserve">This observation could explain why a shift in preference for anthropogenic foods is observed in American crows and potentially other urbanized species </w:t>
      </w:r>
      <w:r w:rsidRPr="006843E1">
        <w:fldChar w:fldCharType="begin"/>
      </w:r>
      <w:r>
        <w:instrText xml:space="preserve"> ADDIN ZOTERO_ITEM CSL_CITATION {"citationID":"h59QH5Zu","properties":{"formattedCitation":"(Marzluff et al., 2001; Marzluff &amp; Neatherlin, 2006)","plainCitation":"(Marzluff et al., 2001; Marzluff &amp; Neatherlin, 2006)","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w:t>
      </w:r>
      <w:r>
        <w:t xml:space="preserve"> Future research could further elucidate the effects of foraging on different types of litter and anthropogenic foods, and how urbanized species adapt their foraging behaviours to best capitalize on these resources.</w:t>
      </w:r>
    </w:p>
    <w:p w14:paraId="1944FC25" w14:textId="77777777" w:rsidR="00263E8E" w:rsidRPr="003A4704" w:rsidRDefault="00263E8E" w:rsidP="00263E8E">
      <w:pPr>
        <w:pStyle w:val="SectionSubtitle"/>
        <w:spacing w:after="0" w:line="480" w:lineRule="auto"/>
      </w:pPr>
      <w:bookmarkStart w:id="67" w:name="_Toc162204975"/>
      <w:bookmarkStart w:id="68" w:name="_Toc162794620"/>
      <w:r w:rsidRPr="003A4704">
        <w:lastRenderedPageBreak/>
        <w:t>Group Size</w:t>
      </w:r>
      <w:bookmarkEnd w:id="67"/>
      <w:bookmarkEnd w:id="68"/>
    </w:p>
    <w:p w14:paraId="0689D4BD" w14:textId="5E8E5003" w:rsidR="00263E8E" w:rsidRPr="006843E1" w:rsidRDefault="00263E8E" w:rsidP="00263E8E">
      <w:pPr>
        <w:pStyle w:val="SectionText"/>
        <w:spacing w:line="480" w:lineRule="auto"/>
      </w:pPr>
      <w:r w:rsidRPr="006843E1">
        <w:t xml:space="preserve">As group size increased, the duration of bouts of foraging behaviour increased but was not associated with a decrease in </w:t>
      </w:r>
      <w:r>
        <w:t xml:space="preserve">the </w:t>
      </w:r>
      <w:r w:rsidRPr="006843E1">
        <w:t xml:space="preserve">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6843E1">
        <w:fldChar w:fldCharType="begin"/>
      </w:r>
      <w:r>
        <w:instrText xml:space="preserve"> ADDIN ZOTERO_ITEM CSL_CITATION {"citationID":"gXWiUHEO","properties":{"formattedCitation":"(Beauchamp, 2008, 2013; Lima, 1995; Ward &amp; Low, 1997)","plainCitation":"(Beauchamp, 2008, 2013; Lima, 1995; Ward &amp; Low, 1997)","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PredictorsVigilanceAmerican1997"}}],"schema":"https://github.com/citation-style-language/schema/raw/master/csl-citation.json"} </w:instrText>
      </w:r>
      <w:r w:rsidRPr="006843E1">
        <w:fldChar w:fldCharType="separate"/>
      </w:r>
      <w:r w:rsidRPr="00263E8E">
        <w:t>(Beauchamp, 2008, 2013; Lima, 1995; Ward &amp; Low, 1997)</w:t>
      </w:r>
      <w:r w:rsidRPr="006843E1">
        <w:fldChar w:fldCharType="end"/>
      </w:r>
      <w:r w:rsidRPr="006843E1">
        <w:t>, yet the effect of group size was only observed in the duration of bouts of foraging behaviour. Bouts of alert behaviour</w:t>
      </w:r>
      <w:r>
        <w:t xml:space="preserve"> could</w:t>
      </w:r>
      <w:r w:rsidRPr="006843E1">
        <w:t xml:space="preserve"> have a minimal duration to effectively monitor the surrounding environment for sources of threat. Alternatively, foraging crows </w:t>
      </w:r>
      <w:r>
        <w:t>could</w:t>
      </w:r>
      <w:r w:rsidRPr="006843E1">
        <w:t xml:space="preserve"> be maintaining vigilance due to increased competition for resources in larger groups. Instead of only looking out for sources of threat, </w:t>
      </w:r>
      <w:r>
        <w:t>foragers</w:t>
      </w:r>
      <w:r w:rsidRPr="006843E1">
        <w:t xml:space="preserve"> could be looking at the behaviour of other </w:t>
      </w:r>
      <w:r>
        <w:t>group members</w:t>
      </w:r>
      <w:r w:rsidRPr="006843E1">
        <w:t xml:space="preserve"> in case they found a better patch to forage on.</w:t>
      </w:r>
    </w:p>
    <w:p w14:paraId="70B2FA19" w14:textId="77777777" w:rsidR="00263E8E" w:rsidRPr="003A4704" w:rsidRDefault="00263E8E" w:rsidP="00263E8E">
      <w:pPr>
        <w:pStyle w:val="SectionSubtitle"/>
        <w:spacing w:after="0" w:line="480" w:lineRule="auto"/>
      </w:pPr>
      <w:bookmarkStart w:id="69" w:name="_Toc162204976"/>
      <w:bookmarkStart w:id="70" w:name="_Toc162794621"/>
      <w:r w:rsidRPr="003A4704">
        <w:t>Future directions and improvements</w:t>
      </w:r>
      <w:bookmarkEnd w:id="69"/>
      <w:bookmarkEnd w:id="70"/>
    </w:p>
    <w:p w14:paraId="1D318E11" w14:textId="77777777" w:rsidR="00263E8E" w:rsidRPr="006843E1" w:rsidRDefault="00263E8E" w:rsidP="00263E8E">
      <w:pPr>
        <w:pStyle w:val="SectionText"/>
        <w:spacing w:line="480" w:lineRule="auto"/>
      </w:pPr>
      <w:r w:rsidRPr="006843E1">
        <w:t xml:space="preserve">Our study has several limitations that should be acknowledged. Our sample size </w:t>
      </w:r>
      <w:r>
        <w:t>could</w:t>
      </w:r>
      <w:r w:rsidRPr="006843E1">
        <w:t xml:space="preserve">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w:t>
      </w:r>
      <w:r>
        <w:t>could</w:t>
      </w:r>
      <w:r w:rsidRPr="006843E1">
        <w:t xml:space="preserve"> limit the generalizability of our results to other populations or environments. Factors such as local food availability, the number and area of green spaces, and predator presence can vary widely between cities</w:t>
      </w:r>
      <w:r>
        <w:t>, and these factors can affect the behaviour of murders of foraging crows</w:t>
      </w:r>
      <w:r w:rsidRPr="006843E1">
        <w:t>. Therefore, the findings of our study could differ from those of a similar study performed in a different city</w:t>
      </w:r>
      <w:r>
        <w:t>, but also within the city</w:t>
      </w:r>
      <w:r w:rsidRPr="006843E1">
        <w:t>.</w:t>
      </w:r>
      <w:r>
        <w:t xml:space="preserve"> Crows </w:t>
      </w:r>
      <w:r>
        <w:lastRenderedPageBreak/>
        <w:t>can aggregate in many other areas besides green and commercial areas, and future research could be conducted on the effects of urban microcosms on the social foraging of crows.</w:t>
      </w:r>
      <w:r w:rsidRPr="006843E1">
        <w:t xml:space="preserve"> </w:t>
      </w:r>
    </w:p>
    <w:p w14:paraId="1123D4C1" w14:textId="77777777" w:rsidR="00263E8E" w:rsidRPr="006843E1" w:rsidRDefault="00263E8E" w:rsidP="00263E8E">
      <w:pPr>
        <w:pStyle w:val="SectionText"/>
        <w:spacing w:line="480" w:lineRule="auto"/>
      </w:pPr>
      <w:r w:rsidRPr="006843E1">
        <w:t xml:space="preserve">Our study investigated the effects of sentinel </w:t>
      </w:r>
      <w:r>
        <w:t>behaviour</w:t>
      </w:r>
      <w:r w:rsidRPr="006843E1">
        <w:t xml:space="preserve"> and the generalized environment on the </w:t>
      </w:r>
      <w:r>
        <w:t>behaviour</w:t>
      </w:r>
      <w:r w:rsidRPr="006843E1">
        <w:t xml:space="preserve"> of foraging </w:t>
      </w:r>
      <w:r>
        <w:t xml:space="preserve">American </w:t>
      </w:r>
      <w:r w:rsidRPr="006843E1">
        <w:t xml:space="preserve">crows in urban environments. Contrary to expectations, sentinel presence did not have a significant effect on forager </w:t>
      </w:r>
      <w:r>
        <w:t>behaviour</w:t>
      </w:r>
      <w:r w:rsidRPr="006843E1">
        <w:t xml:space="preserve">. This suggests that sentinel decision-making </w:t>
      </w:r>
      <w:r>
        <w:t>could</w:t>
      </w:r>
      <w:r w:rsidRPr="006843E1">
        <w:t xml:space="preserve"> be more influenced by individual needs rather than group benefits, aligning with Bednekoff's state-dependent model. The generalized environment, however, had a significant impact on forager </w:t>
      </w:r>
      <w:r>
        <w:t>behaviour</w:t>
      </w:r>
      <w:r w:rsidRPr="006843E1">
        <w:t xml:space="preserve">. Crows in green areas exhibited longer bouts of foraging </w:t>
      </w:r>
      <w:r>
        <w:t>behaviour</w:t>
      </w:r>
      <w:r w:rsidRPr="006843E1">
        <w:t xml:space="preserve"> and more transitions from the vulnerable to the alert state compared to those in commercial areas. This indicates that environmental factors such as resource distribution and predation risk play a crucial role in shaping forager </w:t>
      </w:r>
      <w:r>
        <w:t>behaviour</w:t>
      </w:r>
      <w:r w:rsidRPr="006843E1">
        <w:t xml:space="preserve">. Disturbance frequency, bait presence, and group size also influenced forager </w:t>
      </w:r>
      <w:r>
        <w:t>behaviour</w:t>
      </w:r>
      <w:r w:rsidRPr="006843E1">
        <w:t xml:space="preserve">. Higher disturbance frequency led to shorter bouts of </w:t>
      </w:r>
      <w:r>
        <w:t>behaviour</w:t>
      </w:r>
      <w:r w:rsidRPr="006843E1">
        <w:t xml:space="preserve"> but increased peck rate, indicating a trade-off between vigilance and foraging efficiency. Bait presence increased peck rate and decreased foraging time, suggesting </w:t>
      </w:r>
      <w:r>
        <w:t>that small, concentrated patches of food are easier and quicker to forage on, though we have only used one type of bait</w:t>
      </w:r>
      <w:r w:rsidRPr="006843E1">
        <w:t>.</w:t>
      </w:r>
      <w:r>
        <w:t xml:space="preserve"> Further research could delve into how crows forage on different types of human litter and how they use their problem-solving capabilities to defeat packaging.</w:t>
      </w:r>
    </w:p>
    <w:p w14:paraId="0694029A" w14:textId="77777777" w:rsidR="00263E8E" w:rsidRDefault="00263E8E" w:rsidP="00263E8E">
      <w:pPr>
        <w:pStyle w:val="SectionText"/>
        <w:spacing w:line="480" w:lineRule="auto"/>
        <w:sectPr w:rsidR="00263E8E">
          <w:pgSz w:w="12240" w:h="15840"/>
          <w:pgMar w:top="1440" w:right="1440" w:bottom="1440" w:left="1440" w:header="708" w:footer="708" w:gutter="0"/>
          <w:cols w:space="708"/>
          <w:docGrid w:linePitch="360"/>
        </w:sectPr>
      </w:pPr>
      <w:r w:rsidRPr="006843E1">
        <w:t xml:space="preserve">These findings have several implications for understanding crow </w:t>
      </w:r>
      <w:r>
        <w:t>behaviour</w:t>
      </w:r>
      <w:r w:rsidRPr="006843E1">
        <w:t xml:space="preserve">. They suggest that crows can adapt their </w:t>
      </w:r>
      <w:r>
        <w:t>behaviour</w:t>
      </w:r>
      <w:r w:rsidRPr="006843E1">
        <w:t xml:space="preserve"> based on environmental conditions and individual needs. The lack of significant effects of sentinel </w:t>
      </w:r>
      <w:r>
        <w:t>behaviour</w:t>
      </w:r>
      <w:r w:rsidRPr="006843E1">
        <w:t xml:space="preserve"> points towards the complexity of social </w:t>
      </w:r>
      <w:r>
        <w:t>behaviour</w:t>
      </w:r>
      <w:r w:rsidRPr="006843E1">
        <w:t xml:space="preserve"> in crows and the importance of considering individual variation in decision-making. Overall, the study provides valuable insights into the factors influencing crow </w:t>
      </w:r>
      <w:r>
        <w:t>behaviour</w:t>
      </w:r>
      <w:r w:rsidRPr="006843E1">
        <w:t xml:space="preserve"> in urban </w:t>
      </w:r>
      <w:r w:rsidRPr="006843E1">
        <w:lastRenderedPageBreak/>
        <w:t xml:space="preserve">environments and highlights the need for further research to fully understand these complex </w:t>
      </w:r>
      <w:r>
        <w:t>behaviours</w:t>
      </w:r>
      <w:r w:rsidRPr="006843E1">
        <w:t>.</w:t>
      </w:r>
      <w:bookmarkEnd w:id="1"/>
      <w:r>
        <w:t xml:space="preserve"> </w:t>
      </w:r>
    </w:p>
    <w:p w14:paraId="26A5BAE5" w14:textId="40269710" w:rsidR="00263E8E" w:rsidRDefault="00263E8E" w:rsidP="00263E8E">
      <w:pPr>
        <w:pStyle w:val="SectionSubtitle"/>
      </w:pPr>
      <w:r>
        <w:lastRenderedPageBreak/>
        <w:t>References</w:t>
      </w:r>
    </w:p>
    <w:p w14:paraId="4D22694F" w14:textId="77777777" w:rsidR="00263E8E" w:rsidRPr="00263E8E" w:rsidRDefault="00263E8E" w:rsidP="00263E8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263E8E">
        <w:rPr>
          <w:rFonts w:ascii="Times New Roman" w:hAnsi="Times New Roman" w:cs="Times New Roman"/>
          <w:sz w:val="24"/>
        </w:rPr>
        <w:t xml:space="preserve">Auman, H. J., </w:t>
      </w:r>
      <w:proofErr w:type="spellStart"/>
      <w:r w:rsidRPr="00263E8E">
        <w:rPr>
          <w:rFonts w:ascii="Times New Roman" w:hAnsi="Times New Roman" w:cs="Times New Roman"/>
          <w:sz w:val="24"/>
        </w:rPr>
        <w:t>Meathrel</w:t>
      </w:r>
      <w:proofErr w:type="spellEnd"/>
      <w:r w:rsidRPr="00263E8E">
        <w:rPr>
          <w:rFonts w:ascii="Times New Roman" w:hAnsi="Times New Roman" w:cs="Times New Roman"/>
          <w:sz w:val="24"/>
        </w:rPr>
        <w:t xml:space="preserve">, C. E., &amp; Richardson, A. (2008). Supersize Me: Does Anthropogenic Food Change the Body Condition of Silver Gulls? A Comparison Between Urbanized and Remote, Non-urbanized Areas. </w:t>
      </w:r>
      <w:r w:rsidRPr="00263E8E">
        <w:rPr>
          <w:rFonts w:ascii="Times New Roman" w:hAnsi="Times New Roman" w:cs="Times New Roman"/>
          <w:i/>
          <w:iCs/>
          <w:sz w:val="24"/>
        </w:rPr>
        <w:t>Waterbirds</w:t>
      </w:r>
      <w:r w:rsidRPr="00263E8E">
        <w:rPr>
          <w:rFonts w:ascii="Times New Roman" w:hAnsi="Times New Roman" w:cs="Times New Roman"/>
          <w:sz w:val="24"/>
        </w:rPr>
        <w:t xml:space="preserve">, </w:t>
      </w:r>
      <w:r w:rsidRPr="00263E8E">
        <w:rPr>
          <w:rFonts w:ascii="Times New Roman" w:hAnsi="Times New Roman" w:cs="Times New Roman"/>
          <w:i/>
          <w:iCs/>
          <w:sz w:val="24"/>
        </w:rPr>
        <w:t>31</w:t>
      </w:r>
      <w:r w:rsidRPr="00263E8E">
        <w:rPr>
          <w:rFonts w:ascii="Times New Roman" w:hAnsi="Times New Roman" w:cs="Times New Roman"/>
          <w:sz w:val="24"/>
        </w:rPr>
        <w:t>(1), 122–126. https://doi.org/10.1675/1524-4695(2008)31[</w:t>
      </w:r>
      <w:proofErr w:type="gramStart"/>
      <w:r w:rsidRPr="00263E8E">
        <w:rPr>
          <w:rFonts w:ascii="Times New Roman" w:hAnsi="Times New Roman" w:cs="Times New Roman"/>
          <w:sz w:val="24"/>
        </w:rPr>
        <w:t>122:SMDAFC</w:t>
      </w:r>
      <w:proofErr w:type="gramEnd"/>
      <w:r w:rsidRPr="00263E8E">
        <w:rPr>
          <w:rFonts w:ascii="Times New Roman" w:hAnsi="Times New Roman" w:cs="Times New Roman"/>
          <w:sz w:val="24"/>
        </w:rPr>
        <w:t>]2.0.CO;2</w:t>
      </w:r>
    </w:p>
    <w:p w14:paraId="3C2EC7FA"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Bates, D., </w:t>
      </w:r>
      <w:proofErr w:type="spellStart"/>
      <w:r w:rsidRPr="00263E8E">
        <w:rPr>
          <w:rFonts w:ascii="Times New Roman" w:hAnsi="Times New Roman" w:cs="Times New Roman"/>
          <w:sz w:val="24"/>
        </w:rPr>
        <w:t>Mächler</w:t>
      </w:r>
      <w:proofErr w:type="spellEnd"/>
      <w:r w:rsidRPr="00263E8E">
        <w:rPr>
          <w:rFonts w:ascii="Times New Roman" w:hAnsi="Times New Roman" w:cs="Times New Roman"/>
          <w:sz w:val="24"/>
        </w:rPr>
        <w:t xml:space="preserve">, M., Bolker, B., &amp; Walker, S. (2015). Fitting linear mixed-effects models using lme4. </w:t>
      </w:r>
      <w:r w:rsidRPr="00263E8E">
        <w:rPr>
          <w:rFonts w:ascii="Times New Roman" w:hAnsi="Times New Roman" w:cs="Times New Roman"/>
          <w:i/>
          <w:iCs/>
          <w:sz w:val="24"/>
        </w:rPr>
        <w:t>Journal of Statistical Software</w:t>
      </w:r>
      <w:r w:rsidRPr="00263E8E">
        <w:rPr>
          <w:rFonts w:ascii="Times New Roman" w:hAnsi="Times New Roman" w:cs="Times New Roman"/>
          <w:sz w:val="24"/>
        </w:rPr>
        <w:t xml:space="preserve">, </w:t>
      </w:r>
      <w:r w:rsidRPr="00263E8E">
        <w:rPr>
          <w:rFonts w:ascii="Times New Roman" w:hAnsi="Times New Roman" w:cs="Times New Roman"/>
          <w:i/>
          <w:iCs/>
          <w:sz w:val="24"/>
        </w:rPr>
        <w:t>67</w:t>
      </w:r>
      <w:r w:rsidRPr="00263E8E">
        <w:rPr>
          <w:rFonts w:ascii="Times New Roman" w:hAnsi="Times New Roman" w:cs="Times New Roman"/>
          <w:sz w:val="24"/>
        </w:rPr>
        <w:t>(1), 1–48. https://doi.org/10.18637/jss.v067.i01</w:t>
      </w:r>
    </w:p>
    <w:p w14:paraId="69BA9836"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Beauchamp, G. (2008). What is the magnitude of the group-size effect on vigilance? </w:t>
      </w:r>
      <w:r w:rsidRPr="00263E8E">
        <w:rPr>
          <w:rFonts w:ascii="Times New Roman" w:hAnsi="Times New Roman" w:cs="Times New Roman"/>
          <w:i/>
          <w:iCs/>
          <w:sz w:val="24"/>
        </w:rPr>
        <w:t>Behavioral Ecology</w:t>
      </w:r>
      <w:r w:rsidRPr="00263E8E">
        <w:rPr>
          <w:rFonts w:ascii="Times New Roman" w:hAnsi="Times New Roman" w:cs="Times New Roman"/>
          <w:sz w:val="24"/>
        </w:rPr>
        <w:t xml:space="preserve">, </w:t>
      </w:r>
      <w:r w:rsidRPr="00263E8E">
        <w:rPr>
          <w:rFonts w:ascii="Times New Roman" w:hAnsi="Times New Roman" w:cs="Times New Roman"/>
          <w:i/>
          <w:iCs/>
          <w:sz w:val="24"/>
        </w:rPr>
        <w:t>19</w:t>
      </w:r>
      <w:r w:rsidRPr="00263E8E">
        <w:rPr>
          <w:rFonts w:ascii="Times New Roman" w:hAnsi="Times New Roman" w:cs="Times New Roman"/>
          <w:sz w:val="24"/>
        </w:rPr>
        <w:t>(6), 1361–1368. https://doi.org/10.1093/beheco/arn096</w:t>
      </w:r>
    </w:p>
    <w:p w14:paraId="366E3A04"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Beauchamp, G. (2013). </w:t>
      </w:r>
      <w:r w:rsidRPr="00263E8E">
        <w:rPr>
          <w:rFonts w:ascii="Times New Roman" w:hAnsi="Times New Roman" w:cs="Times New Roman"/>
          <w:i/>
          <w:iCs/>
          <w:sz w:val="24"/>
        </w:rPr>
        <w:t>Social predation: How group living benefits predators and prey</w:t>
      </w:r>
      <w:r w:rsidRPr="00263E8E">
        <w:rPr>
          <w:rFonts w:ascii="Times New Roman" w:hAnsi="Times New Roman" w:cs="Times New Roman"/>
          <w:sz w:val="24"/>
        </w:rPr>
        <w:t>. Elsevier.</w:t>
      </w:r>
    </w:p>
    <w:p w14:paraId="3DB48298"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Bednekoff</w:t>
      </w:r>
      <w:proofErr w:type="spellEnd"/>
      <w:r w:rsidRPr="00263E8E">
        <w:rPr>
          <w:rFonts w:ascii="Times New Roman" w:hAnsi="Times New Roman" w:cs="Times New Roman"/>
          <w:sz w:val="24"/>
        </w:rPr>
        <w:t xml:space="preserve">, P. A. (1997). Mutualism among safe, selfish sentinels: A dynamic game. </w:t>
      </w:r>
      <w:r w:rsidRPr="00263E8E">
        <w:rPr>
          <w:rFonts w:ascii="Times New Roman" w:hAnsi="Times New Roman" w:cs="Times New Roman"/>
          <w:i/>
          <w:iCs/>
          <w:sz w:val="24"/>
        </w:rPr>
        <w:t>The American Naturalist</w:t>
      </w:r>
      <w:r w:rsidRPr="00263E8E">
        <w:rPr>
          <w:rFonts w:ascii="Times New Roman" w:hAnsi="Times New Roman" w:cs="Times New Roman"/>
          <w:sz w:val="24"/>
        </w:rPr>
        <w:t xml:space="preserve">, </w:t>
      </w:r>
      <w:r w:rsidRPr="00263E8E">
        <w:rPr>
          <w:rFonts w:ascii="Times New Roman" w:hAnsi="Times New Roman" w:cs="Times New Roman"/>
          <w:i/>
          <w:iCs/>
          <w:sz w:val="24"/>
        </w:rPr>
        <w:t>150</w:t>
      </w:r>
      <w:r w:rsidRPr="00263E8E">
        <w:rPr>
          <w:rFonts w:ascii="Times New Roman" w:hAnsi="Times New Roman" w:cs="Times New Roman"/>
          <w:sz w:val="24"/>
        </w:rPr>
        <w:t>(3), 373–392. https://doi.org/10.1086/286070</w:t>
      </w:r>
    </w:p>
    <w:p w14:paraId="5102E493"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Bednekoff</w:t>
      </w:r>
      <w:proofErr w:type="spellEnd"/>
      <w:r w:rsidRPr="00263E8E">
        <w:rPr>
          <w:rFonts w:ascii="Times New Roman" w:hAnsi="Times New Roman" w:cs="Times New Roman"/>
          <w:sz w:val="24"/>
        </w:rPr>
        <w:t xml:space="preserve">, P. A. (2001). Coordination of safe, selfish sentinels based on mutual benefits. </w:t>
      </w:r>
      <w:r w:rsidRPr="00263E8E">
        <w:rPr>
          <w:rFonts w:ascii="Times New Roman" w:hAnsi="Times New Roman" w:cs="Times New Roman"/>
          <w:i/>
          <w:iCs/>
          <w:sz w:val="24"/>
        </w:rPr>
        <w:t xml:space="preserve">Annales </w:t>
      </w:r>
      <w:proofErr w:type="spellStart"/>
      <w:r w:rsidRPr="00263E8E">
        <w:rPr>
          <w:rFonts w:ascii="Times New Roman" w:hAnsi="Times New Roman" w:cs="Times New Roman"/>
          <w:i/>
          <w:iCs/>
          <w:sz w:val="24"/>
        </w:rPr>
        <w:t>Zoologici</w:t>
      </w:r>
      <w:proofErr w:type="spellEnd"/>
      <w:r w:rsidRPr="00263E8E">
        <w:rPr>
          <w:rFonts w:ascii="Times New Roman" w:hAnsi="Times New Roman" w:cs="Times New Roman"/>
          <w:i/>
          <w:iCs/>
          <w:sz w:val="24"/>
        </w:rPr>
        <w:t xml:space="preserve"> </w:t>
      </w:r>
      <w:proofErr w:type="spellStart"/>
      <w:r w:rsidRPr="00263E8E">
        <w:rPr>
          <w:rFonts w:ascii="Times New Roman" w:hAnsi="Times New Roman" w:cs="Times New Roman"/>
          <w:i/>
          <w:iCs/>
          <w:sz w:val="24"/>
        </w:rPr>
        <w:t>Fennici</w:t>
      </w:r>
      <w:proofErr w:type="spellEnd"/>
      <w:r w:rsidRPr="00263E8E">
        <w:rPr>
          <w:rFonts w:ascii="Times New Roman" w:hAnsi="Times New Roman" w:cs="Times New Roman"/>
          <w:sz w:val="24"/>
        </w:rPr>
        <w:t xml:space="preserve">, </w:t>
      </w:r>
      <w:r w:rsidRPr="00263E8E">
        <w:rPr>
          <w:rFonts w:ascii="Times New Roman" w:hAnsi="Times New Roman" w:cs="Times New Roman"/>
          <w:i/>
          <w:iCs/>
          <w:sz w:val="24"/>
        </w:rPr>
        <w:t>38</w:t>
      </w:r>
      <w:r w:rsidRPr="00263E8E">
        <w:rPr>
          <w:rFonts w:ascii="Times New Roman" w:hAnsi="Times New Roman" w:cs="Times New Roman"/>
          <w:sz w:val="24"/>
        </w:rPr>
        <w:t>(1), 5–14.</w:t>
      </w:r>
    </w:p>
    <w:p w14:paraId="7707AFB2"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Bednekoff</w:t>
      </w:r>
      <w:proofErr w:type="spellEnd"/>
      <w:r w:rsidRPr="00263E8E">
        <w:rPr>
          <w:rFonts w:ascii="Times New Roman" w:hAnsi="Times New Roman" w:cs="Times New Roman"/>
          <w:sz w:val="24"/>
        </w:rPr>
        <w:t xml:space="preserve">, P. A. (2015). Sentinel behavior: A review and prospectus. In </w:t>
      </w:r>
      <w:r w:rsidRPr="00263E8E">
        <w:rPr>
          <w:rFonts w:ascii="Times New Roman" w:hAnsi="Times New Roman" w:cs="Times New Roman"/>
          <w:i/>
          <w:iCs/>
          <w:sz w:val="24"/>
        </w:rPr>
        <w:t>Advances in the Study of Behavior</w:t>
      </w:r>
      <w:r w:rsidRPr="00263E8E">
        <w:rPr>
          <w:rFonts w:ascii="Times New Roman" w:hAnsi="Times New Roman" w:cs="Times New Roman"/>
          <w:sz w:val="24"/>
        </w:rPr>
        <w:t xml:space="preserve"> (Vol. 47, pp. 115–145). Elsevier. https://doi.org/10.1016/bs.asb.2015.02.001</w:t>
      </w:r>
    </w:p>
    <w:p w14:paraId="7CEC26C3"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Blumstein, D. T. (1999). Selfish sentinels. </w:t>
      </w:r>
      <w:r w:rsidRPr="00263E8E">
        <w:rPr>
          <w:rFonts w:ascii="Times New Roman" w:hAnsi="Times New Roman" w:cs="Times New Roman"/>
          <w:i/>
          <w:iCs/>
          <w:sz w:val="24"/>
        </w:rPr>
        <w:t>Science</w:t>
      </w:r>
      <w:r w:rsidRPr="00263E8E">
        <w:rPr>
          <w:rFonts w:ascii="Times New Roman" w:hAnsi="Times New Roman" w:cs="Times New Roman"/>
          <w:sz w:val="24"/>
        </w:rPr>
        <w:t xml:space="preserve">, </w:t>
      </w:r>
      <w:r w:rsidRPr="00263E8E">
        <w:rPr>
          <w:rFonts w:ascii="Times New Roman" w:hAnsi="Times New Roman" w:cs="Times New Roman"/>
          <w:i/>
          <w:iCs/>
          <w:sz w:val="24"/>
        </w:rPr>
        <w:t>284</w:t>
      </w:r>
      <w:r w:rsidRPr="00263E8E">
        <w:rPr>
          <w:rFonts w:ascii="Times New Roman" w:hAnsi="Times New Roman" w:cs="Times New Roman"/>
          <w:sz w:val="24"/>
        </w:rPr>
        <w:t>(5420), 1633–1634. https://doi.org/10.1126/science.284.5420.1633</w:t>
      </w:r>
    </w:p>
    <w:p w14:paraId="0A9804A6"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Clutton-Brock, T. H., </w:t>
      </w:r>
      <w:proofErr w:type="spellStart"/>
      <w:r w:rsidRPr="00263E8E">
        <w:rPr>
          <w:rFonts w:ascii="Times New Roman" w:hAnsi="Times New Roman" w:cs="Times New Roman"/>
          <w:sz w:val="24"/>
        </w:rPr>
        <w:t>O’Riain</w:t>
      </w:r>
      <w:proofErr w:type="spellEnd"/>
      <w:r w:rsidRPr="00263E8E">
        <w:rPr>
          <w:rFonts w:ascii="Times New Roman" w:hAnsi="Times New Roman" w:cs="Times New Roman"/>
          <w:sz w:val="24"/>
        </w:rPr>
        <w:t xml:space="preserve">, M. J., Brotherton, P. N. M., Gaynor, D., Kansky, R., Griffin, A. S., &amp; Manser, M. (1999). Selfish sentinels in cooperative mammals. </w:t>
      </w:r>
      <w:r w:rsidRPr="00263E8E">
        <w:rPr>
          <w:rFonts w:ascii="Times New Roman" w:hAnsi="Times New Roman" w:cs="Times New Roman"/>
          <w:i/>
          <w:iCs/>
          <w:sz w:val="24"/>
        </w:rPr>
        <w:t>Science</w:t>
      </w:r>
      <w:r w:rsidRPr="00263E8E">
        <w:rPr>
          <w:rFonts w:ascii="Times New Roman" w:hAnsi="Times New Roman" w:cs="Times New Roman"/>
          <w:sz w:val="24"/>
        </w:rPr>
        <w:t xml:space="preserve">, </w:t>
      </w:r>
      <w:r w:rsidRPr="00263E8E">
        <w:rPr>
          <w:rFonts w:ascii="Times New Roman" w:hAnsi="Times New Roman" w:cs="Times New Roman"/>
          <w:i/>
          <w:iCs/>
          <w:sz w:val="24"/>
        </w:rPr>
        <w:t>284</w:t>
      </w:r>
      <w:r w:rsidRPr="00263E8E">
        <w:rPr>
          <w:rFonts w:ascii="Times New Roman" w:hAnsi="Times New Roman" w:cs="Times New Roman"/>
          <w:sz w:val="24"/>
        </w:rPr>
        <w:t>(5420), 1640–1644. https://doi.org/10.1126/science.284.5420.1640</w:t>
      </w:r>
    </w:p>
    <w:p w14:paraId="04F706E3"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lastRenderedPageBreak/>
        <w:t>Friard</w:t>
      </w:r>
      <w:proofErr w:type="spellEnd"/>
      <w:r w:rsidRPr="00263E8E">
        <w:rPr>
          <w:rFonts w:ascii="Times New Roman" w:hAnsi="Times New Roman" w:cs="Times New Roman"/>
          <w:sz w:val="24"/>
        </w:rPr>
        <w:t xml:space="preserve">, O., &amp; </w:t>
      </w:r>
      <w:proofErr w:type="spellStart"/>
      <w:r w:rsidRPr="00263E8E">
        <w:rPr>
          <w:rFonts w:ascii="Times New Roman" w:hAnsi="Times New Roman" w:cs="Times New Roman"/>
          <w:sz w:val="24"/>
        </w:rPr>
        <w:t>Gamba</w:t>
      </w:r>
      <w:proofErr w:type="spellEnd"/>
      <w:r w:rsidRPr="00263E8E">
        <w:rPr>
          <w:rFonts w:ascii="Times New Roman" w:hAnsi="Times New Roman" w:cs="Times New Roman"/>
          <w:sz w:val="24"/>
        </w:rPr>
        <w:t xml:space="preserve">, M. (2016). BORIS: A free, versatile open-source event-logging software for video/audio coding and live observations. </w:t>
      </w:r>
      <w:r w:rsidRPr="00263E8E">
        <w:rPr>
          <w:rFonts w:ascii="Times New Roman" w:hAnsi="Times New Roman" w:cs="Times New Roman"/>
          <w:i/>
          <w:iCs/>
          <w:sz w:val="24"/>
        </w:rPr>
        <w:t>Methods in Ecology and Evolution</w:t>
      </w:r>
      <w:r w:rsidRPr="00263E8E">
        <w:rPr>
          <w:rFonts w:ascii="Times New Roman" w:hAnsi="Times New Roman" w:cs="Times New Roman"/>
          <w:sz w:val="24"/>
        </w:rPr>
        <w:t xml:space="preserve">, </w:t>
      </w:r>
      <w:r w:rsidRPr="00263E8E">
        <w:rPr>
          <w:rFonts w:ascii="Times New Roman" w:hAnsi="Times New Roman" w:cs="Times New Roman"/>
          <w:i/>
          <w:iCs/>
          <w:sz w:val="24"/>
        </w:rPr>
        <w:t>7</w:t>
      </w:r>
      <w:r w:rsidRPr="00263E8E">
        <w:rPr>
          <w:rFonts w:ascii="Times New Roman" w:hAnsi="Times New Roman" w:cs="Times New Roman"/>
          <w:sz w:val="24"/>
        </w:rPr>
        <w:t>(11), 1325–1330. https://doi.org/10.1111/2041-210X.12584</w:t>
      </w:r>
    </w:p>
    <w:p w14:paraId="13CFD6E2"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Hollén</w:t>
      </w:r>
      <w:proofErr w:type="spellEnd"/>
      <w:r w:rsidRPr="00263E8E">
        <w:rPr>
          <w:rFonts w:ascii="Times New Roman" w:hAnsi="Times New Roman" w:cs="Times New Roman"/>
          <w:sz w:val="24"/>
        </w:rPr>
        <w:t xml:space="preserve">, L. I., Bell, M. B. V., &amp; Radford, A. N. (2008). Cooperative sentinel calling? Foragers gain increased biomass intake. </w:t>
      </w:r>
      <w:r w:rsidRPr="00263E8E">
        <w:rPr>
          <w:rFonts w:ascii="Times New Roman" w:hAnsi="Times New Roman" w:cs="Times New Roman"/>
          <w:i/>
          <w:iCs/>
          <w:sz w:val="24"/>
        </w:rPr>
        <w:t>Current Biology</w:t>
      </w:r>
      <w:r w:rsidRPr="00263E8E">
        <w:rPr>
          <w:rFonts w:ascii="Times New Roman" w:hAnsi="Times New Roman" w:cs="Times New Roman"/>
          <w:sz w:val="24"/>
        </w:rPr>
        <w:t xml:space="preserve">, </w:t>
      </w:r>
      <w:r w:rsidRPr="00263E8E">
        <w:rPr>
          <w:rFonts w:ascii="Times New Roman" w:hAnsi="Times New Roman" w:cs="Times New Roman"/>
          <w:i/>
          <w:iCs/>
          <w:sz w:val="24"/>
        </w:rPr>
        <w:t>18</w:t>
      </w:r>
      <w:r w:rsidRPr="00263E8E">
        <w:rPr>
          <w:rFonts w:ascii="Times New Roman" w:hAnsi="Times New Roman" w:cs="Times New Roman"/>
          <w:sz w:val="24"/>
        </w:rPr>
        <w:t>(8), 576–579. https://doi.org/10.1016/j.cub.2008.02.078</w:t>
      </w:r>
    </w:p>
    <w:p w14:paraId="27735A38"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Hollén</w:t>
      </w:r>
      <w:proofErr w:type="spellEnd"/>
      <w:r w:rsidRPr="00263E8E">
        <w:rPr>
          <w:rFonts w:ascii="Times New Roman" w:hAnsi="Times New Roman" w:cs="Times New Roman"/>
          <w:sz w:val="24"/>
        </w:rPr>
        <w:t xml:space="preserve">, L. I., Bell, M. B. V., Wade, H. M., Rose, R., Russell, A., Niven, F., Ridley, A. R., &amp; Radford, A. N. (2011). Ecological conditions influence sentinel decisions. </w:t>
      </w:r>
      <w:r w:rsidRPr="00263E8E">
        <w:rPr>
          <w:rFonts w:ascii="Times New Roman" w:hAnsi="Times New Roman" w:cs="Times New Roman"/>
          <w:i/>
          <w:iCs/>
          <w:sz w:val="24"/>
        </w:rPr>
        <w:t>Animal Behaviour</w:t>
      </w:r>
      <w:r w:rsidRPr="00263E8E">
        <w:rPr>
          <w:rFonts w:ascii="Times New Roman" w:hAnsi="Times New Roman" w:cs="Times New Roman"/>
          <w:sz w:val="24"/>
        </w:rPr>
        <w:t xml:space="preserve">, </w:t>
      </w:r>
      <w:r w:rsidRPr="00263E8E">
        <w:rPr>
          <w:rFonts w:ascii="Times New Roman" w:hAnsi="Times New Roman" w:cs="Times New Roman"/>
          <w:i/>
          <w:iCs/>
          <w:sz w:val="24"/>
        </w:rPr>
        <w:t>82</w:t>
      </w:r>
      <w:r w:rsidRPr="00263E8E">
        <w:rPr>
          <w:rFonts w:ascii="Times New Roman" w:hAnsi="Times New Roman" w:cs="Times New Roman"/>
          <w:sz w:val="24"/>
        </w:rPr>
        <w:t>(6), 1435–1441. https://doi.org/10.1016/j.anbehav.2011.09.028</w:t>
      </w:r>
    </w:p>
    <w:p w14:paraId="0F58E014"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Isaksson, C. (2018). Impact of urbanization on birds. In D. T. Tietze (Ed.), </w:t>
      </w:r>
      <w:r w:rsidRPr="00263E8E">
        <w:rPr>
          <w:rFonts w:ascii="Times New Roman" w:hAnsi="Times New Roman" w:cs="Times New Roman"/>
          <w:i/>
          <w:iCs/>
          <w:sz w:val="24"/>
        </w:rPr>
        <w:t>Bird Species: How They Arise, Modify and Vanish</w:t>
      </w:r>
      <w:r w:rsidRPr="00263E8E">
        <w:rPr>
          <w:rFonts w:ascii="Times New Roman" w:hAnsi="Times New Roman" w:cs="Times New Roman"/>
          <w:sz w:val="24"/>
        </w:rPr>
        <w:t xml:space="preserve"> (pp. 235–257). Springer International Publishing. https://doi.org/10.1007/978-3-319-91689-7_13</w:t>
      </w:r>
    </w:p>
    <w:p w14:paraId="5F99088D"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Johnson, R. (1994). AMERICAN CROWS. </w:t>
      </w:r>
      <w:r w:rsidRPr="00263E8E">
        <w:rPr>
          <w:rFonts w:ascii="Times New Roman" w:hAnsi="Times New Roman" w:cs="Times New Roman"/>
          <w:i/>
          <w:iCs/>
          <w:sz w:val="24"/>
        </w:rPr>
        <w:t>The Handbook: Prevention and Control of Wildlife Damage</w:t>
      </w:r>
      <w:r w:rsidRPr="00263E8E">
        <w:rPr>
          <w:rFonts w:ascii="Times New Roman" w:hAnsi="Times New Roman" w:cs="Times New Roman"/>
          <w:sz w:val="24"/>
        </w:rPr>
        <w:t>. https://digitalcommons.unl.edu/icwdmhandbook/60</w:t>
      </w:r>
    </w:p>
    <w:p w14:paraId="0CE9E649"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Jones, T. B., Evans, J. C., &amp; Morand-Ferron, J. (2019). Urbanization and the temporal patterns of social networks and group foraging behaviors. </w:t>
      </w:r>
      <w:r w:rsidRPr="00263E8E">
        <w:rPr>
          <w:rFonts w:ascii="Times New Roman" w:hAnsi="Times New Roman" w:cs="Times New Roman"/>
          <w:i/>
          <w:iCs/>
          <w:sz w:val="24"/>
        </w:rPr>
        <w:t>Ecology and Evolution</w:t>
      </w:r>
      <w:r w:rsidRPr="00263E8E">
        <w:rPr>
          <w:rFonts w:ascii="Times New Roman" w:hAnsi="Times New Roman" w:cs="Times New Roman"/>
          <w:sz w:val="24"/>
        </w:rPr>
        <w:t xml:space="preserve">, </w:t>
      </w:r>
      <w:r w:rsidRPr="00263E8E">
        <w:rPr>
          <w:rFonts w:ascii="Times New Roman" w:hAnsi="Times New Roman" w:cs="Times New Roman"/>
          <w:i/>
          <w:iCs/>
          <w:sz w:val="24"/>
        </w:rPr>
        <w:t>9</w:t>
      </w:r>
      <w:r w:rsidRPr="00263E8E">
        <w:rPr>
          <w:rFonts w:ascii="Times New Roman" w:hAnsi="Times New Roman" w:cs="Times New Roman"/>
          <w:sz w:val="24"/>
        </w:rPr>
        <w:t>(8), 4589–4602. https://doi.org/10.1002/ece3.5060</w:t>
      </w:r>
    </w:p>
    <w:p w14:paraId="043448ED"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Kern, J. M., &amp; Radford, A. N. (2016). Anthropogenic noise disrupts use of vocal information about predation risk. </w:t>
      </w:r>
      <w:r w:rsidRPr="00263E8E">
        <w:rPr>
          <w:rFonts w:ascii="Times New Roman" w:hAnsi="Times New Roman" w:cs="Times New Roman"/>
          <w:i/>
          <w:iCs/>
          <w:sz w:val="24"/>
        </w:rPr>
        <w:t>Environmental Pollution (Barking, Essex: 1987)</w:t>
      </w:r>
      <w:r w:rsidRPr="00263E8E">
        <w:rPr>
          <w:rFonts w:ascii="Times New Roman" w:hAnsi="Times New Roman" w:cs="Times New Roman"/>
          <w:sz w:val="24"/>
        </w:rPr>
        <w:t xml:space="preserve">, </w:t>
      </w:r>
      <w:r w:rsidRPr="00263E8E">
        <w:rPr>
          <w:rFonts w:ascii="Times New Roman" w:hAnsi="Times New Roman" w:cs="Times New Roman"/>
          <w:i/>
          <w:iCs/>
          <w:sz w:val="24"/>
        </w:rPr>
        <w:t>218</w:t>
      </w:r>
      <w:r w:rsidRPr="00263E8E">
        <w:rPr>
          <w:rFonts w:ascii="Times New Roman" w:hAnsi="Times New Roman" w:cs="Times New Roman"/>
          <w:sz w:val="24"/>
        </w:rPr>
        <w:t>, 988–995. https://doi.org/10.1016/j.envpol.2016.08.049</w:t>
      </w:r>
    </w:p>
    <w:p w14:paraId="64DE6DBC"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Koller, M. (2016). </w:t>
      </w:r>
      <w:proofErr w:type="spellStart"/>
      <w:r w:rsidRPr="00263E8E">
        <w:rPr>
          <w:rFonts w:ascii="Times New Roman" w:hAnsi="Times New Roman" w:cs="Times New Roman"/>
          <w:sz w:val="24"/>
        </w:rPr>
        <w:t>Robustlmm</w:t>
      </w:r>
      <w:proofErr w:type="spellEnd"/>
      <w:r w:rsidRPr="00263E8E">
        <w:rPr>
          <w:rFonts w:ascii="Times New Roman" w:hAnsi="Times New Roman" w:cs="Times New Roman"/>
          <w:sz w:val="24"/>
        </w:rPr>
        <w:t xml:space="preserve">: An R package for robust estimation of linear mixed-effects models. </w:t>
      </w:r>
      <w:r w:rsidRPr="00263E8E">
        <w:rPr>
          <w:rFonts w:ascii="Times New Roman" w:hAnsi="Times New Roman" w:cs="Times New Roman"/>
          <w:i/>
          <w:iCs/>
          <w:sz w:val="24"/>
        </w:rPr>
        <w:t>Journal of Statistical Software</w:t>
      </w:r>
      <w:r w:rsidRPr="00263E8E">
        <w:rPr>
          <w:rFonts w:ascii="Times New Roman" w:hAnsi="Times New Roman" w:cs="Times New Roman"/>
          <w:sz w:val="24"/>
        </w:rPr>
        <w:t xml:space="preserve">, </w:t>
      </w:r>
      <w:r w:rsidRPr="00263E8E">
        <w:rPr>
          <w:rFonts w:ascii="Times New Roman" w:hAnsi="Times New Roman" w:cs="Times New Roman"/>
          <w:i/>
          <w:iCs/>
          <w:sz w:val="24"/>
        </w:rPr>
        <w:t>75</w:t>
      </w:r>
      <w:r w:rsidRPr="00263E8E">
        <w:rPr>
          <w:rFonts w:ascii="Times New Roman" w:hAnsi="Times New Roman" w:cs="Times New Roman"/>
          <w:sz w:val="24"/>
        </w:rPr>
        <w:t>(6), 1–24. https://doi.org/10.18637/jss.v075.i06</w:t>
      </w:r>
    </w:p>
    <w:p w14:paraId="4424A3A2"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lastRenderedPageBreak/>
        <w:t xml:space="preserve">Latta, S. C., &amp; Latta, K. N. (2015). Do urban </w:t>
      </w:r>
      <w:proofErr w:type="spellStart"/>
      <w:r w:rsidRPr="00263E8E">
        <w:rPr>
          <w:rFonts w:ascii="Times New Roman" w:hAnsi="Times New Roman" w:cs="Times New Roman"/>
          <w:sz w:val="24"/>
        </w:rPr>
        <w:t>american</w:t>
      </w:r>
      <w:proofErr w:type="spellEnd"/>
      <w:r w:rsidRPr="00263E8E">
        <w:rPr>
          <w:rFonts w:ascii="Times New Roman" w:hAnsi="Times New Roman" w:cs="Times New Roman"/>
          <w:sz w:val="24"/>
        </w:rPr>
        <w:t xml:space="preserve"> crows (</w:t>
      </w:r>
      <w:r w:rsidRPr="00263E8E">
        <w:rPr>
          <w:rFonts w:ascii="Times New Roman" w:hAnsi="Times New Roman" w:cs="Times New Roman"/>
          <w:i/>
          <w:iCs/>
          <w:sz w:val="24"/>
        </w:rPr>
        <w:t>Corvus brachyrhynchos</w:t>
      </w:r>
      <w:r w:rsidRPr="00263E8E">
        <w:rPr>
          <w:rFonts w:ascii="Times New Roman" w:hAnsi="Times New Roman" w:cs="Times New Roman"/>
          <w:sz w:val="24"/>
        </w:rPr>
        <w:t>) contribute to population declines of the common nighthawk (</w:t>
      </w:r>
      <w:proofErr w:type="spellStart"/>
      <w:r w:rsidRPr="00263E8E">
        <w:rPr>
          <w:rFonts w:ascii="Times New Roman" w:hAnsi="Times New Roman" w:cs="Times New Roman"/>
          <w:i/>
          <w:iCs/>
          <w:sz w:val="24"/>
        </w:rPr>
        <w:t>Chordeiles</w:t>
      </w:r>
      <w:proofErr w:type="spellEnd"/>
      <w:r w:rsidRPr="00263E8E">
        <w:rPr>
          <w:rFonts w:ascii="Times New Roman" w:hAnsi="Times New Roman" w:cs="Times New Roman"/>
          <w:i/>
          <w:iCs/>
          <w:sz w:val="24"/>
        </w:rPr>
        <w:t xml:space="preserve"> minor</w:t>
      </w:r>
      <w:r w:rsidRPr="00263E8E">
        <w:rPr>
          <w:rFonts w:ascii="Times New Roman" w:hAnsi="Times New Roman" w:cs="Times New Roman"/>
          <w:sz w:val="24"/>
        </w:rPr>
        <w:t xml:space="preserve">)? </w:t>
      </w:r>
      <w:r w:rsidRPr="00263E8E">
        <w:rPr>
          <w:rFonts w:ascii="Times New Roman" w:hAnsi="Times New Roman" w:cs="Times New Roman"/>
          <w:i/>
          <w:iCs/>
          <w:sz w:val="24"/>
        </w:rPr>
        <w:t>The Wilson Journal of Ornithology</w:t>
      </w:r>
      <w:r w:rsidRPr="00263E8E">
        <w:rPr>
          <w:rFonts w:ascii="Times New Roman" w:hAnsi="Times New Roman" w:cs="Times New Roman"/>
          <w:sz w:val="24"/>
        </w:rPr>
        <w:t xml:space="preserve">, </w:t>
      </w:r>
      <w:r w:rsidRPr="00263E8E">
        <w:rPr>
          <w:rFonts w:ascii="Times New Roman" w:hAnsi="Times New Roman" w:cs="Times New Roman"/>
          <w:i/>
          <w:iCs/>
          <w:sz w:val="24"/>
        </w:rPr>
        <w:t>127</w:t>
      </w:r>
      <w:r w:rsidRPr="00263E8E">
        <w:rPr>
          <w:rFonts w:ascii="Times New Roman" w:hAnsi="Times New Roman" w:cs="Times New Roman"/>
          <w:sz w:val="24"/>
        </w:rPr>
        <w:t>(3), 528–533. https://doi.org/10.1676/14-181.1</w:t>
      </w:r>
    </w:p>
    <w:p w14:paraId="4CA64BA0"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Lenth, R. W. (2023). </w:t>
      </w:r>
      <w:proofErr w:type="spellStart"/>
      <w:r w:rsidRPr="00263E8E">
        <w:rPr>
          <w:rFonts w:ascii="Times New Roman" w:hAnsi="Times New Roman" w:cs="Times New Roman"/>
          <w:i/>
          <w:iCs/>
          <w:sz w:val="24"/>
        </w:rPr>
        <w:t>Emmeans</w:t>
      </w:r>
      <w:proofErr w:type="spellEnd"/>
      <w:r w:rsidRPr="00263E8E">
        <w:rPr>
          <w:rFonts w:ascii="Times New Roman" w:hAnsi="Times New Roman" w:cs="Times New Roman"/>
          <w:i/>
          <w:iCs/>
          <w:sz w:val="24"/>
        </w:rPr>
        <w:t>: Estimated marginal means, aka least-squares means</w:t>
      </w:r>
      <w:r w:rsidRPr="00263E8E">
        <w:rPr>
          <w:rFonts w:ascii="Times New Roman" w:hAnsi="Times New Roman" w:cs="Times New Roman"/>
          <w:sz w:val="24"/>
        </w:rPr>
        <w:t xml:space="preserve"> (1.8.6) [Computer software]. https://CRAN.R-project.org/package=emmeans</w:t>
      </w:r>
    </w:p>
    <w:p w14:paraId="22B027CC"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Lima, S. L. (1995). Back to the basics of anti-predatory vigilance: The group-size effect. </w:t>
      </w:r>
      <w:r w:rsidRPr="00263E8E">
        <w:rPr>
          <w:rFonts w:ascii="Times New Roman" w:hAnsi="Times New Roman" w:cs="Times New Roman"/>
          <w:i/>
          <w:iCs/>
          <w:sz w:val="24"/>
        </w:rPr>
        <w:t>Animal Behaviour</w:t>
      </w:r>
      <w:r w:rsidRPr="00263E8E">
        <w:rPr>
          <w:rFonts w:ascii="Times New Roman" w:hAnsi="Times New Roman" w:cs="Times New Roman"/>
          <w:sz w:val="24"/>
        </w:rPr>
        <w:t xml:space="preserve">, </w:t>
      </w:r>
      <w:r w:rsidRPr="00263E8E">
        <w:rPr>
          <w:rFonts w:ascii="Times New Roman" w:hAnsi="Times New Roman" w:cs="Times New Roman"/>
          <w:i/>
          <w:iCs/>
          <w:sz w:val="24"/>
        </w:rPr>
        <w:t>49</w:t>
      </w:r>
      <w:r w:rsidRPr="00263E8E">
        <w:rPr>
          <w:rFonts w:ascii="Times New Roman" w:hAnsi="Times New Roman" w:cs="Times New Roman"/>
          <w:sz w:val="24"/>
        </w:rPr>
        <w:t>(1), 11–20. https://doi.org/10.1016/0003-3472(95)80149-9</w:t>
      </w:r>
    </w:p>
    <w:p w14:paraId="5AF37B73"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Łopucki</w:t>
      </w:r>
      <w:proofErr w:type="spellEnd"/>
      <w:r w:rsidRPr="00263E8E">
        <w:rPr>
          <w:rFonts w:ascii="Times New Roman" w:hAnsi="Times New Roman" w:cs="Times New Roman"/>
          <w:sz w:val="24"/>
        </w:rPr>
        <w:t xml:space="preserve">, R., Klich, D., &amp; </w:t>
      </w:r>
      <w:proofErr w:type="spellStart"/>
      <w:r w:rsidRPr="00263E8E">
        <w:rPr>
          <w:rFonts w:ascii="Times New Roman" w:hAnsi="Times New Roman" w:cs="Times New Roman"/>
          <w:sz w:val="24"/>
        </w:rPr>
        <w:t>Kiersztyn</w:t>
      </w:r>
      <w:proofErr w:type="spellEnd"/>
      <w:r w:rsidRPr="00263E8E">
        <w:rPr>
          <w:rFonts w:ascii="Times New Roman" w:hAnsi="Times New Roman" w:cs="Times New Roman"/>
          <w:sz w:val="24"/>
        </w:rPr>
        <w:t xml:space="preserve">, A. (2021). Changes in the social behavior of urban animals: More aggression or tolerance? </w:t>
      </w:r>
      <w:r w:rsidRPr="00263E8E">
        <w:rPr>
          <w:rFonts w:ascii="Times New Roman" w:hAnsi="Times New Roman" w:cs="Times New Roman"/>
          <w:i/>
          <w:iCs/>
          <w:sz w:val="24"/>
        </w:rPr>
        <w:t>Mammalian Biology</w:t>
      </w:r>
      <w:r w:rsidRPr="00263E8E">
        <w:rPr>
          <w:rFonts w:ascii="Times New Roman" w:hAnsi="Times New Roman" w:cs="Times New Roman"/>
          <w:sz w:val="24"/>
        </w:rPr>
        <w:t xml:space="preserve">, </w:t>
      </w:r>
      <w:r w:rsidRPr="00263E8E">
        <w:rPr>
          <w:rFonts w:ascii="Times New Roman" w:hAnsi="Times New Roman" w:cs="Times New Roman"/>
          <w:i/>
          <w:iCs/>
          <w:sz w:val="24"/>
        </w:rPr>
        <w:t>101</w:t>
      </w:r>
      <w:r w:rsidRPr="00263E8E">
        <w:rPr>
          <w:rFonts w:ascii="Times New Roman" w:hAnsi="Times New Roman" w:cs="Times New Roman"/>
          <w:sz w:val="24"/>
        </w:rPr>
        <w:t>(1), 1–10. https://doi.org/10.1007/s42991-020-00075-1</w:t>
      </w:r>
    </w:p>
    <w:p w14:paraId="49D3C969"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Lowry, H., Lill, A., &amp; Wong, B. B. M. (2013). Behavioural responses of wildlife to urban environments. </w:t>
      </w:r>
      <w:r w:rsidRPr="00263E8E">
        <w:rPr>
          <w:rFonts w:ascii="Times New Roman" w:hAnsi="Times New Roman" w:cs="Times New Roman"/>
          <w:i/>
          <w:iCs/>
          <w:sz w:val="24"/>
        </w:rPr>
        <w:t>Biological Reviews of the Cambridge Philosophical Society</w:t>
      </w:r>
      <w:r w:rsidRPr="00263E8E">
        <w:rPr>
          <w:rFonts w:ascii="Times New Roman" w:hAnsi="Times New Roman" w:cs="Times New Roman"/>
          <w:sz w:val="24"/>
        </w:rPr>
        <w:t xml:space="preserve">, </w:t>
      </w:r>
      <w:r w:rsidRPr="00263E8E">
        <w:rPr>
          <w:rFonts w:ascii="Times New Roman" w:hAnsi="Times New Roman" w:cs="Times New Roman"/>
          <w:i/>
          <w:iCs/>
          <w:sz w:val="24"/>
        </w:rPr>
        <w:t>88</w:t>
      </w:r>
      <w:r w:rsidRPr="00263E8E">
        <w:rPr>
          <w:rFonts w:ascii="Times New Roman" w:hAnsi="Times New Roman" w:cs="Times New Roman"/>
          <w:sz w:val="24"/>
        </w:rPr>
        <w:t>(3), 537–549. https://doi.org/10.1111/brv.12012</w:t>
      </w:r>
    </w:p>
    <w:p w14:paraId="5CE2AACB"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Maccarone, A. D. (1987). Sentinel behaviour in American crows. </w:t>
      </w:r>
      <w:r w:rsidRPr="00263E8E">
        <w:rPr>
          <w:rFonts w:ascii="Times New Roman" w:hAnsi="Times New Roman" w:cs="Times New Roman"/>
          <w:i/>
          <w:iCs/>
          <w:sz w:val="24"/>
        </w:rPr>
        <w:t>Bird Behavior</w:t>
      </w:r>
      <w:r w:rsidRPr="00263E8E">
        <w:rPr>
          <w:rFonts w:ascii="Times New Roman" w:hAnsi="Times New Roman" w:cs="Times New Roman"/>
          <w:sz w:val="24"/>
        </w:rPr>
        <w:t xml:space="preserve">, </w:t>
      </w:r>
      <w:r w:rsidRPr="00263E8E">
        <w:rPr>
          <w:rFonts w:ascii="Times New Roman" w:hAnsi="Times New Roman" w:cs="Times New Roman"/>
          <w:i/>
          <w:iCs/>
          <w:sz w:val="24"/>
        </w:rPr>
        <w:t>7</w:t>
      </w:r>
      <w:r w:rsidRPr="00263E8E">
        <w:rPr>
          <w:rFonts w:ascii="Times New Roman" w:hAnsi="Times New Roman" w:cs="Times New Roman"/>
          <w:sz w:val="24"/>
        </w:rPr>
        <w:t>(2), 93–95. https://doi.org/10.3727/015613887791918105</w:t>
      </w:r>
    </w:p>
    <w:p w14:paraId="7EBF0BED"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Marzluff</w:t>
      </w:r>
      <w:proofErr w:type="spellEnd"/>
      <w:r w:rsidRPr="00263E8E">
        <w:rPr>
          <w:rFonts w:ascii="Times New Roman" w:hAnsi="Times New Roman" w:cs="Times New Roman"/>
          <w:sz w:val="24"/>
        </w:rPr>
        <w:t xml:space="preserve">, J. M., McGowan, K. J., Donnelly, R., &amp; Knight, R. L. (2001). Causes and consequences of expanding American Crow populations. In J. M. </w:t>
      </w:r>
      <w:proofErr w:type="spellStart"/>
      <w:r w:rsidRPr="00263E8E">
        <w:rPr>
          <w:rFonts w:ascii="Times New Roman" w:hAnsi="Times New Roman" w:cs="Times New Roman"/>
          <w:sz w:val="24"/>
        </w:rPr>
        <w:t>Marzluff</w:t>
      </w:r>
      <w:proofErr w:type="spellEnd"/>
      <w:r w:rsidRPr="00263E8E">
        <w:rPr>
          <w:rFonts w:ascii="Times New Roman" w:hAnsi="Times New Roman" w:cs="Times New Roman"/>
          <w:sz w:val="24"/>
        </w:rPr>
        <w:t xml:space="preserve">, R. Bowman, &amp; R. Donnelly (Eds.), </w:t>
      </w:r>
      <w:r w:rsidRPr="00263E8E">
        <w:rPr>
          <w:rFonts w:ascii="Times New Roman" w:hAnsi="Times New Roman" w:cs="Times New Roman"/>
          <w:i/>
          <w:iCs/>
          <w:sz w:val="24"/>
        </w:rPr>
        <w:t>Avian Ecology and Conservation in an Urbanizing World</w:t>
      </w:r>
      <w:r w:rsidRPr="00263E8E">
        <w:rPr>
          <w:rFonts w:ascii="Times New Roman" w:hAnsi="Times New Roman" w:cs="Times New Roman"/>
          <w:sz w:val="24"/>
        </w:rPr>
        <w:t xml:space="preserve"> (pp. 331–363). Springer US. https://doi.org/10.1007/978-1-4615-1531-9_16</w:t>
      </w:r>
    </w:p>
    <w:p w14:paraId="02398FAB" w14:textId="77777777" w:rsidR="00263E8E" w:rsidRPr="00263E8E" w:rsidRDefault="00263E8E" w:rsidP="00263E8E">
      <w:pPr>
        <w:pStyle w:val="Bibliography"/>
        <w:rPr>
          <w:rFonts w:ascii="Times New Roman" w:hAnsi="Times New Roman" w:cs="Times New Roman"/>
          <w:sz w:val="24"/>
        </w:rPr>
      </w:pPr>
      <w:proofErr w:type="spellStart"/>
      <w:r w:rsidRPr="00263E8E">
        <w:rPr>
          <w:rFonts w:ascii="Times New Roman" w:hAnsi="Times New Roman" w:cs="Times New Roman"/>
          <w:sz w:val="24"/>
        </w:rPr>
        <w:t>Marzluff</w:t>
      </w:r>
      <w:proofErr w:type="spellEnd"/>
      <w:r w:rsidRPr="00263E8E">
        <w:rPr>
          <w:rFonts w:ascii="Times New Roman" w:hAnsi="Times New Roman" w:cs="Times New Roman"/>
          <w:sz w:val="24"/>
        </w:rPr>
        <w:t xml:space="preserve">, J. M., &amp; Neatherlin, E. (2006). Corvid response to human settlements and campgrounds: Causes, consequences, and challenges for conservation. </w:t>
      </w:r>
      <w:r w:rsidRPr="00263E8E">
        <w:rPr>
          <w:rFonts w:ascii="Times New Roman" w:hAnsi="Times New Roman" w:cs="Times New Roman"/>
          <w:i/>
          <w:iCs/>
          <w:sz w:val="24"/>
        </w:rPr>
        <w:t>Biological Conservation</w:t>
      </w:r>
      <w:r w:rsidRPr="00263E8E">
        <w:rPr>
          <w:rFonts w:ascii="Times New Roman" w:hAnsi="Times New Roman" w:cs="Times New Roman"/>
          <w:sz w:val="24"/>
        </w:rPr>
        <w:t xml:space="preserve">, </w:t>
      </w:r>
      <w:r w:rsidRPr="00263E8E">
        <w:rPr>
          <w:rFonts w:ascii="Times New Roman" w:hAnsi="Times New Roman" w:cs="Times New Roman"/>
          <w:i/>
          <w:iCs/>
          <w:sz w:val="24"/>
        </w:rPr>
        <w:t>130</w:t>
      </w:r>
      <w:r w:rsidRPr="00263E8E">
        <w:rPr>
          <w:rFonts w:ascii="Times New Roman" w:hAnsi="Times New Roman" w:cs="Times New Roman"/>
          <w:sz w:val="24"/>
        </w:rPr>
        <w:t>(2), 301–314. https://doi.org/10.1016/j.biocon.2005.12.026</w:t>
      </w:r>
    </w:p>
    <w:p w14:paraId="75493D4E"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lastRenderedPageBreak/>
        <w:t xml:space="preserve">Morrison, J. L., Gottlieb, I. G. W., &amp; Pias, K. E. (2016). Spatial distribution and the value of green spaces for urban red-tailed hawks. </w:t>
      </w:r>
      <w:r w:rsidRPr="00263E8E">
        <w:rPr>
          <w:rFonts w:ascii="Times New Roman" w:hAnsi="Times New Roman" w:cs="Times New Roman"/>
          <w:i/>
          <w:iCs/>
          <w:sz w:val="24"/>
        </w:rPr>
        <w:t>Urban Ecosystems</w:t>
      </w:r>
      <w:r w:rsidRPr="00263E8E">
        <w:rPr>
          <w:rFonts w:ascii="Times New Roman" w:hAnsi="Times New Roman" w:cs="Times New Roman"/>
          <w:sz w:val="24"/>
        </w:rPr>
        <w:t xml:space="preserve">, </w:t>
      </w:r>
      <w:r w:rsidRPr="00263E8E">
        <w:rPr>
          <w:rFonts w:ascii="Times New Roman" w:hAnsi="Times New Roman" w:cs="Times New Roman"/>
          <w:i/>
          <w:iCs/>
          <w:sz w:val="24"/>
        </w:rPr>
        <w:t>19</w:t>
      </w:r>
      <w:r w:rsidRPr="00263E8E">
        <w:rPr>
          <w:rFonts w:ascii="Times New Roman" w:hAnsi="Times New Roman" w:cs="Times New Roman"/>
          <w:sz w:val="24"/>
        </w:rPr>
        <w:t>(3), 1373–1388. https://doi.org/10.1007/s11252-016-0554-0</w:t>
      </w:r>
    </w:p>
    <w:p w14:paraId="15C1BD4C"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Mukherjee, S., Ray-Mukherjee, J., &amp; Sarabia, R. (2013). Behaviour of American Crows (Corvus brachyrhynchos) when encountering an oncoming vehicle. </w:t>
      </w:r>
      <w:r w:rsidRPr="00263E8E">
        <w:rPr>
          <w:rFonts w:ascii="Times New Roman" w:hAnsi="Times New Roman" w:cs="Times New Roman"/>
          <w:i/>
          <w:iCs/>
          <w:sz w:val="24"/>
        </w:rPr>
        <w:t>The Canadian Field-Naturalist</w:t>
      </w:r>
      <w:r w:rsidRPr="00263E8E">
        <w:rPr>
          <w:rFonts w:ascii="Times New Roman" w:hAnsi="Times New Roman" w:cs="Times New Roman"/>
          <w:sz w:val="24"/>
        </w:rPr>
        <w:t xml:space="preserve">, </w:t>
      </w:r>
      <w:r w:rsidRPr="00263E8E">
        <w:rPr>
          <w:rFonts w:ascii="Times New Roman" w:hAnsi="Times New Roman" w:cs="Times New Roman"/>
          <w:i/>
          <w:iCs/>
          <w:sz w:val="24"/>
        </w:rPr>
        <w:t>127</w:t>
      </w:r>
      <w:r w:rsidRPr="00263E8E">
        <w:rPr>
          <w:rFonts w:ascii="Times New Roman" w:hAnsi="Times New Roman" w:cs="Times New Roman"/>
          <w:sz w:val="24"/>
        </w:rPr>
        <w:t>(3), 229. https://doi.org/10.22621/cfn.v127i3.1488</w:t>
      </w:r>
    </w:p>
    <w:p w14:paraId="4487BCA3"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R Core Team. (2022). </w:t>
      </w:r>
      <w:r w:rsidRPr="00263E8E">
        <w:rPr>
          <w:rFonts w:ascii="Times New Roman" w:hAnsi="Times New Roman" w:cs="Times New Roman"/>
          <w:i/>
          <w:iCs/>
          <w:sz w:val="24"/>
        </w:rPr>
        <w:t>R: the R project for statistical computing</w:t>
      </w:r>
      <w:r w:rsidRPr="00263E8E">
        <w:rPr>
          <w:rFonts w:ascii="Times New Roman" w:hAnsi="Times New Roman" w:cs="Times New Roman"/>
          <w:sz w:val="24"/>
        </w:rPr>
        <w:t xml:space="preserve"> (4.3.0) [Computer software]. R Foundation for Statistical Computing. https://www.r-project.org/</w:t>
      </w:r>
    </w:p>
    <w:p w14:paraId="265CA39D"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Ridley, A. R., </w:t>
      </w:r>
      <w:proofErr w:type="spellStart"/>
      <w:r w:rsidRPr="00263E8E">
        <w:rPr>
          <w:rFonts w:ascii="Times New Roman" w:hAnsi="Times New Roman" w:cs="Times New Roman"/>
          <w:sz w:val="24"/>
        </w:rPr>
        <w:t>Raihani</w:t>
      </w:r>
      <w:proofErr w:type="spellEnd"/>
      <w:r w:rsidRPr="00263E8E">
        <w:rPr>
          <w:rFonts w:ascii="Times New Roman" w:hAnsi="Times New Roman" w:cs="Times New Roman"/>
          <w:sz w:val="24"/>
        </w:rPr>
        <w:t xml:space="preserve">, N. J., &amp; Bell, M. B. V. (2010). Experimental evidence that sentinel behaviour is affected by risk. </w:t>
      </w:r>
      <w:r w:rsidRPr="00263E8E">
        <w:rPr>
          <w:rFonts w:ascii="Times New Roman" w:hAnsi="Times New Roman" w:cs="Times New Roman"/>
          <w:i/>
          <w:iCs/>
          <w:sz w:val="24"/>
        </w:rPr>
        <w:t>Biology Letters</w:t>
      </w:r>
      <w:r w:rsidRPr="00263E8E">
        <w:rPr>
          <w:rFonts w:ascii="Times New Roman" w:hAnsi="Times New Roman" w:cs="Times New Roman"/>
          <w:sz w:val="24"/>
        </w:rPr>
        <w:t xml:space="preserve">, </w:t>
      </w:r>
      <w:r w:rsidRPr="00263E8E">
        <w:rPr>
          <w:rFonts w:ascii="Times New Roman" w:hAnsi="Times New Roman" w:cs="Times New Roman"/>
          <w:i/>
          <w:iCs/>
          <w:sz w:val="24"/>
        </w:rPr>
        <w:t>6</w:t>
      </w:r>
      <w:r w:rsidRPr="00263E8E">
        <w:rPr>
          <w:rFonts w:ascii="Times New Roman" w:hAnsi="Times New Roman" w:cs="Times New Roman"/>
          <w:sz w:val="24"/>
        </w:rPr>
        <w:t>(4), 445–448. https://doi.org/10.1098/rsbl.2010.0023</w:t>
      </w:r>
    </w:p>
    <w:p w14:paraId="4AFD952D"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Ridley, A. R., Wiley, E. M., &amp; Thompson, A. M. (2014). The ecological benefits of interceptive eavesdropping. </w:t>
      </w:r>
      <w:r w:rsidRPr="00263E8E">
        <w:rPr>
          <w:rFonts w:ascii="Times New Roman" w:hAnsi="Times New Roman" w:cs="Times New Roman"/>
          <w:i/>
          <w:iCs/>
          <w:sz w:val="24"/>
        </w:rPr>
        <w:t>Functional Ecology</w:t>
      </w:r>
      <w:r w:rsidRPr="00263E8E">
        <w:rPr>
          <w:rFonts w:ascii="Times New Roman" w:hAnsi="Times New Roman" w:cs="Times New Roman"/>
          <w:sz w:val="24"/>
        </w:rPr>
        <w:t xml:space="preserve">, </w:t>
      </w:r>
      <w:r w:rsidRPr="00263E8E">
        <w:rPr>
          <w:rFonts w:ascii="Times New Roman" w:hAnsi="Times New Roman" w:cs="Times New Roman"/>
          <w:i/>
          <w:iCs/>
          <w:sz w:val="24"/>
        </w:rPr>
        <w:t>28</w:t>
      </w:r>
      <w:r w:rsidRPr="00263E8E">
        <w:rPr>
          <w:rFonts w:ascii="Times New Roman" w:hAnsi="Times New Roman" w:cs="Times New Roman"/>
          <w:sz w:val="24"/>
        </w:rPr>
        <w:t>(1), 197–205. https://doi.org/10.1111/1365-2435.12153</w:t>
      </w:r>
    </w:p>
    <w:p w14:paraId="7D50C2B3"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Rosenberg, K. V., Dokter, A. M., Blancher, P. J., Sauer, J. R., Smith, A. C., Smith, P. A., Stanton, J. C., Panjabi, A., </w:t>
      </w:r>
      <w:proofErr w:type="spellStart"/>
      <w:r w:rsidRPr="00263E8E">
        <w:rPr>
          <w:rFonts w:ascii="Times New Roman" w:hAnsi="Times New Roman" w:cs="Times New Roman"/>
          <w:sz w:val="24"/>
        </w:rPr>
        <w:t>Helft</w:t>
      </w:r>
      <w:proofErr w:type="spellEnd"/>
      <w:r w:rsidRPr="00263E8E">
        <w:rPr>
          <w:rFonts w:ascii="Times New Roman" w:hAnsi="Times New Roman" w:cs="Times New Roman"/>
          <w:sz w:val="24"/>
        </w:rPr>
        <w:t xml:space="preserve">, L., Parr, M., &amp; Marra, P. P. (2019). Decline of the North American avifauna. </w:t>
      </w:r>
      <w:r w:rsidRPr="00263E8E">
        <w:rPr>
          <w:rFonts w:ascii="Times New Roman" w:hAnsi="Times New Roman" w:cs="Times New Roman"/>
          <w:i/>
          <w:iCs/>
          <w:sz w:val="24"/>
        </w:rPr>
        <w:t>Science</w:t>
      </w:r>
      <w:r w:rsidRPr="00263E8E">
        <w:rPr>
          <w:rFonts w:ascii="Times New Roman" w:hAnsi="Times New Roman" w:cs="Times New Roman"/>
          <w:sz w:val="24"/>
        </w:rPr>
        <w:t xml:space="preserve">, </w:t>
      </w:r>
      <w:r w:rsidRPr="00263E8E">
        <w:rPr>
          <w:rFonts w:ascii="Times New Roman" w:hAnsi="Times New Roman" w:cs="Times New Roman"/>
          <w:i/>
          <w:iCs/>
          <w:sz w:val="24"/>
        </w:rPr>
        <w:t>366</w:t>
      </w:r>
      <w:r w:rsidRPr="00263E8E">
        <w:rPr>
          <w:rFonts w:ascii="Times New Roman" w:hAnsi="Times New Roman" w:cs="Times New Roman"/>
          <w:sz w:val="24"/>
        </w:rPr>
        <w:t>(6461), 120–124. https://doi.org/10.1126/science.aaw1313</w:t>
      </w:r>
    </w:p>
    <w:p w14:paraId="1E4A47B0"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Santema, P., &amp; Clutton-Brock, T. (2013). Meerkat helpers increase sentinel behaviour and bipedal vigilance in the presence of pups. </w:t>
      </w:r>
      <w:r w:rsidRPr="00263E8E">
        <w:rPr>
          <w:rFonts w:ascii="Times New Roman" w:hAnsi="Times New Roman" w:cs="Times New Roman"/>
          <w:i/>
          <w:iCs/>
          <w:sz w:val="24"/>
        </w:rPr>
        <w:t>Animal Behaviour</w:t>
      </w:r>
      <w:r w:rsidRPr="00263E8E">
        <w:rPr>
          <w:rFonts w:ascii="Times New Roman" w:hAnsi="Times New Roman" w:cs="Times New Roman"/>
          <w:sz w:val="24"/>
        </w:rPr>
        <w:t xml:space="preserve">, </w:t>
      </w:r>
      <w:r w:rsidRPr="00263E8E">
        <w:rPr>
          <w:rFonts w:ascii="Times New Roman" w:hAnsi="Times New Roman" w:cs="Times New Roman"/>
          <w:i/>
          <w:iCs/>
          <w:sz w:val="24"/>
        </w:rPr>
        <w:t>85</w:t>
      </w:r>
      <w:r w:rsidRPr="00263E8E">
        <w:rPr>
          <w:rFonts w:ascii="Times New Roman" w:hAnsi="Times New Roman" w:cs="Times New Roman"/>
          <w:sz w:val="24"/>
        </w:rPr>
        <w:t>(3), 655–661. https://doi.org/10.1016/j.anbehav.2012.12.029</w:t>
      </w:r>
    </w:p>
    <w:p w14:paraId="22ACEBC1"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t xml:space="preserve">Ward, C., &amp; Low, B. S. (1997). Predictors of Vigilance for American Crows Foraging in an Urban Environment. </w:t>
      </w:r>
      <w:r w:rsidRPr="00263E8E">
        <w:rPr>
          <w:rFonts w:ascii="Times New Roman" w:hAnsi="Times New Roman" w:cs="Times New Roman"/>
          <w:i/>
          <w:iCs/>
          <w:sz w:val="24"/>
        </w:rPr>
        <w:t>The Wilson Bulletin</w:t>
      </w:r>
      <w:r w:rsidRPr="00263E8E">
        <w:rPr>
          <w:rFonts w:ascii="Times New Roman" w:hAnsi="Times New Roman" w:cs="Times New Roman"/>
          <w:sz w:val="24"/>
        </w:rPr>
        <w:t xml:space="preserve">, </w:t>
      </w:r>
      <w:r w:rsidRPr="00263E8E">
        <w:rPr>
          <w:rFonts w:ascii="Times New Roman" w:hAnsi="Times New Roman" w:cs="Times New Roman"/>
          <w:i/>
          <w:iCs/>
          <w:sz w:val="24"/>
        </w:rPr>
        <w:t>109</w:t>
      </w:r>
      <w:r w:rsidRPr="00263E8E">
        <w:rPr>
          <w:rFonts w:ascii="Times New Roman" w:hAnsi="Times New Roman" w:cs="Times New Roman"/>
          <w:sz w:val="24"/>
        </w:rPr>
        <w:t>(3), 481–489.</w:t>
      </w:r>
    </w:p>
    <w:p w14:paraId="5EDD0328" w14:textId="77777777" w:rsidR="00263E8E" w:rsidRPr="00263E8E" w:rsidRDefault="00263E8E" w:rsidP="00263E8E">
      <w:pPr>
        <w:pStyle w:val="Bibliography"/>
        <w:rPr>
          <w:rFonts w:ascii="Times New Roman" w:hAnsi="Times New Roman" w:cs="Times New Roman"/>
          <w:sz w:val="24"/>
        </w:rPr>
      </w:pPr>
      <w:r w:rsidRPr="00263E8E">
        <w:rPr>
          <w:rFonts w:ascii="Times New Roman" w:hAnsi="Times New Roman" w:cs="Times New Roman"/>
          <w:sz w:val="24"/>
        </w:rPr>
        <w:lastRenderedPageBreak/>
        <w:t xml:space="preserve">Withey, J. C., &amp; </w:t>
      </w:r>
      <w:proofErr w:type="spellStart"/>
      <w:r w:rsidRPr="00263E8E">
        <w:rPr>
          <w:rFonts w:ascii="Times New Roman" w:hAnsi="Times New Roman" w:cs="Times New Roman"/>
          <w:sz w:val="24"/>
        </w:rPr>
        <w:t>Marzluff</w:t>
      </w:r>
      <w:proofErr w:type="spellEnd"/>
      <w:r w:rsidRPr="00263E8E">
        <w:rPr>
          <w:rFonts w:ascii="Times New Roman" w:hAnsi="Times New Roman" w:cs="Times New Roman"/>
          <w:sz w:val="24"/>
        </w:rPr>
        <w:t xml:space="preserve">, J. M. (2009). Multi-scale use of lands providing anthropogenic resources by American Crows in an urbanizing landscape. </w:t>
      </w:r>
      <w:r w:rsidRPr="00263E8E">
        <w:rPr>
          <w:rFonts w:ascii="Times New Roman" w:hAnsi="Times New Roman" w:cs="Times New Roman"/>
          <w:i/>
          <w:iCs/>
          <w:sz w:val="24"/>
        </w:rPr>
        <w:t>Landscape Ecology</w:t>
      </w:r>
      <w:r w:rsidRPr="00263E8E">
        <w:rPr>
          <w:rFonts w:ascii="Times New Roman" w:hAnsi="Times New Roman" w:cs="Times New Roman"/>
          <w:sz w:val="24"/>
        </w:rPr>
        <w:t xml:space="preserve">, </w:t>
      </w:r>
      <w:r w:rsidRPr="00263E8E">
        <w:rPr>
          <w:rFonts w:ascii="Times New Roman" w:hAnsi="Times New Roman" w:cs="Times New Roman"/>
          <w:i/>
          <w:iCs/>
          <w:sz w:val="24"/>
        </w:rPr>
        <w:t>24</w:t>
      </w:r>
      <w:r w:rsidRPr="00263E8E">
        <w:rPr>
          <w:rFonts w:ascii="Times New Roman" w:hAnsi="Times New Roman" w:cs="Times New Roman"/>
          <w:sz w:val="24"/>
        </w:rPr>
        <w:t>(2), 281–293. https://doi.org/10.1007/s10980-008-9305-9</w:t>
      </w:r>
    </w:p>
    <w:p w14:paraId="51B14FA9" w14:textId="77777777" w:rsidR="00263E8E" w:rsidRDefault="00263E8E" w:rsidP="00263E8E">
      <w:pPr>
        <w:pStyle w:val="SectionText"/>
        <w:sectPr w:rsidR="00263E8E">
          <w:pgSz w:w="12240" w:h="15840"/>
          <w:pgMar w:top="1440" w:right="1440" w:bottom="1440" w:left="1440" w:header="708" w:footer="708" w:gutter="0"/>
          <w:cols w:space="708"/>
          <w:docGrid w:linePitch="360"/>
        </w:sectPr>
      </w:pPr>
      <w:r>
        <w:fldChar w:fldCharType="end"/>
      </w:r>
    </w:p>
    <w:p w14:paraId="36335CF7" w14:textId="4D4C8E24" w:rsidR="00263E8E" w:rsidRDefault="00263E8E" w:rsidP="00263E8E">
      <w:pPr>
        <w:pStyle w:val="SectionSubtitle"/>
      </w:pPr>
      <w:r>
        <w:lastRenderedPageBreak/>
        <w:t>Supplemental Material</w:t>
      </w:r>
    </w:p>
    <w:p w14:paraId="5B9A0D2C" w14:textId="77777777" w:rsidR="00263E8E" w:rsidRDefault="00263E8E" w:rsidP="00263E8E">
      <w:pPr>
        <w:pStyle w:val="SectionSubtitle"/>
      </w:pPr>
    </w:p>
    <w:p w14:paraId="6E82E5A9" w14:textId="77777777" w:rsidR="00FC67F1" w:rsidRDefault="00FC67F1" w:rsidP="00263E8E">
      <w:pPr>
        <w:pStyle w:val="SectionSubtitle"/>
        <w:sectPr w:rsidR="00FC67F1" w:rsidSect="00263E8E">
          <w:headerReference w:type="default" r:id="rId36"/>
          <w:pgSz w:w="12240" w:h="15840"/>
          <w:pgMar w:top="1440" w:right="1440" w:bottom="1440" w:left="1440" w:header="720" w:footer="720" w:gutter="0"/>
          <w:cols w:space="720"/>
          <w:docGrid w:linePitch="299"/>
        </w:sectPr>
      </w:pPr>
    </w:p>
    <w:p w14:paraId="40F7D710" w14:textId="03B94268" w:rsidR="00263E8E" w:rsidRPr="006843E1" w:rsidRDefault="00263E8E" w:rsidP="00263E8E">
      <w:pPr>
        <w:pStyle w:val="SectionText1"/>
      </w:pPr>
      <w:bookmarkStart w:id="71" w:name="_Ref151136928"/>
      <w:bookmarkStart w:id="72" w:name="_Ref151136924"/>
      <w:bookmarkStart w:id="73" w:name="_Toc151366372"/>
      <w:bookmarkStart w:id="74" w:name="_Toc151366451"/>
      <w:bookmarkStart w:id="75" w:name="_Toc162207844"/>
      <w:bookmarkStart w:id="76" w:name="_Ref162209953"/>
      <w:bookmarkStart w:id="77" w:name="_Toc162207843"/>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1</w:t>
      </w:r>
      <w:r w:rsidRPr="007A5239">
        <w:rPr>
          <w:rStyle w:val="CaptionBChar"/>
        </w:rPr>
        <w:fldChar w:fldCharType="end"/>
      </w:r>
      <w:bookmarkEnd w:id="76"/>
      <w:r w:rsidRPr="007A5239">
        <w:rPr>
          <w:rStyle w:val="CaptionBChar"/>
        </w:rPr>
        <w:t>:</w:t>
      </w:r>
      <w:r w:rsidRPr="006843E1">
        <w:t xml:space="preserve"> Explanation of generalized environment.</w:t>
      </w:r>
      <w:bookmarkEnd w:id="77"/>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263E8E" w:rsidRPr="006843E1" w14:paraId="5A7AFA96" w14:textId="77777777" w:rsidTr="00204254">
        <w:trPr>
          <w:trHeight w:val="227"/>
        </w:trPr>
        <w:tc>
          <w:tcPr>
            <w:tcW w:w="2967" w:type="dxa"/>
            <w:shd w:val="clear" w:color="auto" w:fill="999999"/>
            <w:tcMar>
              <w:top w:w="100" w:type="dxa"/>
              <w:left w:w="100" w:type="dxa"/>
              <w:bottom w:w="100" w:type="dxa"/>
              <w:right w:w="100" w:type="dxa"/>
            </w:tcMar>
          </w:tcPr>
          <w:p w14:paraId="7F025DB8"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18D2650A"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263E8E" w:rsidRPr="006843E1" w14:paraId="4D4B8CFA" w14:textId="77777777" w:rsidTr="00204254">
        <w:trPr>
          <w:trHeight w:val="453"/>
        </w:trPr>
        <w:tc>
          <w:tcPr>
            <w:tcW w:w="2967" w:type="dxa"/>
            <w:shd w:val="clear" w:color="auto" w:fill="auto"/>
            <w:tcMar>
              <w:top w:w="100" w:type="dxa"/>
              <w:left w:w="100" w:type="dxa"/>
              <w:bottom w:w="100" w:type="dxa"/>
              <w:right w:w="100" w:type="dxa"/>
            </w:tcMar>
          </w:tcPr>
          <w:p w14:paraId="3AEC310C"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12226A0F"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263E8E" w:rsidRPr="006843E1" w14:paraId="6A073D51" w14:textId="77777777" w:rsidTr="00204254">
        <w:trPr>
          <w:trHeight w:val="506"/>
        </w:trPr>
        <w:tc>
          <w:tcPr>
            <w:tcW w:w="2967" w:type="dxa"/>
            <w:shd w:val="clear" w:color="auto" w:fill="auto"/>
            <w:tcMar>
              <w:top w:w="100" w:type="dxa"/>
              <w:left w:w="100" w:type="dxa"/>
              <w:bottom w:w="100" w:type="dxa"/>
              <w:right w:w="100" w:type="dxa"/>
            </w:tcMar>
          </w:tcPr>
          <w:p w14:paraId="666C3041" w14:textId="77777777" w:rsidR="00263E8E" w:rsidRPr="00B8527A" w:rsidRDefault="00263E8E" w:rsidP="00204254">
            <w:pPr>
              <w:pStyle w:val="SectionText"/>
            </w:pPr>
            <w:r w:rsidRPr="00B8527A">
              <w:t>Green Area</w:t>
            </w:r>
          </w:p>
        </w:tc>
        <w:tc>
          <w:tcPr>
            <w:tcW w:w="6383" w:type="dxa"/>
            <w:shd w:val="clear" w:color="auto" w:fill="auto"/>
            <w:tcMar>
              <w:top w:w="100" w:type="dxa"/>
              <w:left w:w="100" w:type="dxa"/>
              <w:bottom w:w="100" w:type="dxa"/>
              <w:right w:w="100" w:type="dxa"/>
            </w:tcMar>
          </w:tcPr>
          <w:p w14:paraId="5F841ADB" w14:textId="77777777" w:rsidR="00263E8E" w:rsidRPr="00B8527A" w:rsidRDefault="00263E8E" w:rsidP="00204254">
            <w:pPr>
              <w:pStyle w:val="SectionText"/>
            </w:pPr>
            <w:r w:rsidRPr="00B8527A">
              <w:t>Major Green Space, Minor Green Space</w:t>
            </w:r>
          </w:p>
        </w:tc>
      </w:tr>
    </w:tbl>
    <w:p w14:paraId="32C82CA3" w14:textId="77777777" w:rsidR="00263E8E" w:rsidRPr="00B8527A" w:rsidRDefault="00263E8E" w:rsidP="00263E8E">
      <w:pPr>
        <w:pStyle w:val="SectionText"/>
        <w:sectPr w:rsidR="00263E8E" w:rsidRPr="00B8527A" w:rsidSect="00263E8E">
          <w:headerReference w:type="default" r:id="rId37"/>
          <w:pgSz w:w="12240" w:h="15840"/>
          <w:pgMar w:top="1440" w:right="1440" w:bottom="1440" w:left="1440" w:header="720" w:footer="720" w:gutter="0"/>
          <w:cols w:space="720"/>
        </w:sectPr>
      </w:pPr>
      <w:r w:rsidRPr="00B8527A">
        <w:t>Each zone type was identified using the St. Catharines and Niagara zoning maps for each sampling location.</w:t>
      </w:r>
    </w:p>
    <w:p w14:paraId="5CEF15FF" w14:textId="29E6ABED" w:rsidR="00263E8E" w:rsidRPr="006843E1" w:rsidRDefault="00263E8E" w:rsidP="00263E8E">
      <w:pPr>
        <w:pStyle w:val="SectionText1"/>
      </w:pPr>
      <w:bookmarkStart w:id="78" w:name="_Ref169246794"/>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2</w:t>
      </w:r>
      <w:r w:rsidRPr="007A5239">
        <w:rPr>
          <w:rStyle w:val="CaptionBChar"/>
        </w:rPr>
        <w:fldChar w:fldCharType="end"/>
      </w:r>
      <w:bookmarkEnd w:id="71"/>
      <w:bookmarkEnd w:id="78"/>
      <w:r w:rsidRPr="007A5239">
        <w:rPr>
          <w:rStyle w:val="CaptionBChar"/>
        </w:rPr>
        <w:t>:</w:t>
      </w:r>
      <w:r w:rsidRPr="006843E1">
        <w:t xml:space="preserve"> Ethogram of behaviours analyzed during foraging events</w:t>
      </w:r>
      <w:bookmarkEnd w:id="72"/>
      <w:bookmarkEnd w:id="73"/>
      <w:bookmarkEnd w:id="74"/>
      <w:r w:rsidRPr="006843E1">
        <w:t>.</w:t>
      </w:r>
      <w:bookmarkEnd w:id="75"/>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263E8E" w:rsidRPr="006843E1" w14:paraId="441F142D" w14:textId="77777777" w:rsidTr="00204254">
        <w:trPr>
          <w:trHeight w:val="227"/>
        </w:trPr>
        <w:tc>
          <w:tcPr>
            <w:tcW w:w="1266" w:type="dxa"/>
            <w:shd w:val="clear" w:color="auto" w:fill="999999"/>
            <w:tcMar>
              <w:top w:w="100" w:type="dxa"/>
              <w:left w:w="100" w:type="dxa"/>
              <w:bottom w:w="100" w:type="dxa"/>
              <w:right w:w="100" w:type="dxa"/>
            </w:tcMar>
          </w:tcPr>
          <w:p w14:paraId="5B2BB991"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6843E1">
              <w:rPr>
                <w:rFonts w:ascii="Times New Roman" w:eastAsia="Times New Roman" w:hAnsi="Times New Roman" w:cs="Times New Roman"/>
                <w:sz w:val="24"/>
                <w:szCs w:val="24"/>
              </w:rPr>
              <w:t>Behaviour</w:t>
            </w:r>
            <w:proofErr w:type="spellEnd"/>
          </w:p>
        </w:tc>
        <w:tc>
          <w:tcPr>
            <w:tcW w:w="1418" w:type="dxa"/>
            <w:shd w:val="clear" w:color="auto" w:fill="999999"/>
          </w:tcPr>
          <w:p w14:paraId="377AE47D"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009C7012"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0C842228"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263E8E" w:rsidRPr="006843E1" w14:paraId="517626D5" w14:textId="77777777" w:rsidTr="00204254">
        <w:trPr>
          <w:trHeight w:val="453"/>
        </w:trPr>
        <w:tc>
          <w:tcPr>
            <w:tcW w:w="1266" w:type="dxa"/>
            <w:shd w:val="clear" w:color="auto" w:fill="auto"/>
            <w:tcMar>
              <w:top w:w="100" w:type="dxa"/>
              <w:left w:w="100" w:type="dxa"/>
              <w:bottom w:w="100" w:type="dxa"/>
              <w:right w:w="100" w:type="dxa"/>
            </w:tcMar>
          </w:tcPr>
          <w:p w14:paraId="7755D7CD"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3344C6B7"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70881C0A"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14:paraId="30A8A95D" w14:textId="77777777" w:rsidR="00263E8E" w:rsidRPr="006843E1" w:rsidRDefault="00263E8E" w:rsidP="00204254">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38BC5E62" wp14:editId="2D7DB6B6">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8"/>
                          <a:srcRect/>
                          <a:stretch>
                            <a:fillRect/>
                          </a:stretch>
                        </pic:blipFill>
                        <pic:spPr>
                          <a:xfrm>
                            <a:off x="0" y="0"/>
                            <a:ext cx="516445" cy="368889"/>
                          </a:xfrm>
                          <a:prstGeom prst="rect">
                            <a:avLst/>
                          </a:prstGeom>
                          <a:ln/>
                        </pic:spPr>
                      </pic:pic>
                    </a:graphicData>
                  </a:graphic>
                </wp:inline>
              </w:drawing>
            </w:r>
          </w:p>
        </w:tc>
      </w:tr>
      <w:tr w:rsidR="00263E8E" w:rsidRPr="006843E1" w14:paraId="793770DB" w14:textId="77777777" w:rsidTr="00204254">
        <w:trPr>
          <w:trHeight w:val="506"/>
        </w:trPr>
        <w:tc>
          <w:tcPr>
            <w:tcW w:w="1266" w:type="dxa"/>
            <w:shd w:val="clear" w:color="auto" w:fill="auto"/>
            <w:tcMar>
              <w:top w:w="100" w:type="dxa"/>
              <w:left w:w="100" w:type="dxa"/>
              <w:bottom w:w="100" w:type="dxa"/>
              <w:right w:w="100" w:type="dxa"/>
            </w:tcMar>
          </w:tcPr>
          <w:p w14:paraId="3CBC8F3F"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28D043DF"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58C88FA3"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213B40F3" w14:textId="77777777" w:rsidR="00263E8E" w:rsidRPr="006843E1" w:rsidRDefault="00263E8E" w:rsidP="00204254">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AD7272D" wp14:editId="3B06D8FE">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9">
                            <a:extLst>
                              <a:ext uri="{BEBA8EAE-BF5A-486C-A8C5-ECC9F3942E4B}">
                                <a14:imgProps xmlns:a14="http://schemas.microsoft.com/office/drawing/2010/main">
                                  <a14:imgLayer r:embed="rId40">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263E8E" w:rsidRPr="006843E1" w14:paraId="19CE7207" w14:textId="77777777" w:rsidTr="00204254">
        <w:trPr>
          <w:trHeight w:val="560"/>
        </w:trPr>
        <w:tc>
          <w:tcPr>
            <w:tcW w:w="1266" w:type="dxa"/>
            <w:shd w:val="clear" w:color="auto" w:fill="auto"/>
            <w:tcMar>
              <w:top w:w="100" w:type="dxa"/>
              <w:left w:w="100" w:type="dxa"/>
              <w:bottom w:w="100" w:type="dxa"/>
              <w:right w:w="100" w:type="dxa"/>
            </w:tcMar>
          </w:tcPr>
          <w:p w14:paraId="5EF185CE"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72A7209A"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109A9BF3"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165D7140" w14:textId="77777777" w:rsidR="00263E8E" w:rsidRPr="006843E1" w:rsidRDefault="00263E8E" w:rsidP="00204254">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10BF547B" wp14:editId="17189BBF">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1"/>
                          <a:srcRect/>
                          <a:stretch>
                            <a:fillRect/>
                          </a:stretch>
                        </pic:blipFill>
                        <pic:spPr>
                          <a:xfrm>
                            <a:off x="0" y="0"/>
                            <a:ext cx="465246" cy="444568"/>
                          </a:xfrm>
                          <a:prstGeom prst="rect">
                            <a:avLst/>
                          </a:prstGeom>
                          <a:ln/>
                        </pic:spPr>
                      </pic:pic>
                    </a:graphicData>
                  </a:graphic>
                </wp:inline>
              </w:drawing>
            </w:r>
          </w:p>
        </w:tc>
      </w:tr>
    </w:tbl>
    <w:p w14:paraId="1FF93EDA" w14:textId="77777777" w:rsidR="00263E8E" w:rsidRPr="006843E1" w:rsidRDefault="00263E8E" w:rsidP="00263E8E">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37ECEF89" w14:textId="77777777" w:rsidR="00263E8E" w:rsidRPr="006843E1" w:rsidRDefault="00263E8E" w:rsidP="00263E8E">
      <w:pPr>
        <w:keepNext/>
        <w:sectPr w:rsidR="00263E8E" w:rsidRPr="006843E1" w:rsidSect="00263E8E">
          <w:pgSz w:w="15840" w:h="12240" w:orient="landscape"/>
          <w:pgMar w:top="1440" w:right="1440" w:bottom="1440" w:left="1440" w:header="720" w:footer="720" w:gutter="0"/>
          <w:cols w:space="720"/>
          <w:docGrid w:linePitch="299"/>
        </w:sectPr>
      </w:pPr>
    </w:p>
    <w:p w14:paraId="17AE3968" w14:textId="77777777" w:rsidR="00263E8E" w:rsidRDefault="00263E8E" w:rsidP="00263E8E">
      <w:pPr>
        <w:pStyle w:val="SectionText1"/>
      </w:pPr>
      <w:r w:rsidRPr="006843E1">
        <w:lastRenderedPageBreak/>
        <w:drawing>
          <wp:inline distT="0" distB="0" distL="0" distR="0" wp14:anchorId="261BB68B" wp14:editId="6BA3B77E">
            <wp:extent cx="8509379" cy="6083848"/>
            <wp:effectExtent l="0" t="0" r="6350" b="0"/>
            <wp:docPr id="1117755226"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544833" cy="6109196"/>
                    </a:xfrm>
                    <a:prstGeom prst="rect">
                      <a:avLst/>
                    </a:prstGeom>
                    <a:noFill/>
                    <a:ln>
                      <a:noFill/>
                    </a:ln>
                  </pic:spPr>
                </pic:pic>
              </a:graphicData>
            </a:graphic>
          </wp:inline>
        </w:drawing>
      </w:r>
    </w:p>
    <w:p w14:paraId="11DD0E12" w14:textId="6FB7575A" w:rsidR="00263E8E" w:rsidRPr="006843E1" w:rsidRDefault="00263E8E" w:rsidP="00263E8E">
      <w:pPr>
        <w:pStyle w:val="SectionText1"/>
        <w:rPr>
          <w:rStyle w:val="SectionTextChar"/>
          <w:b/>
          <w:bCs/>
        </w:rPr>
        <w:sectPr w:rsidR="00263E8E" w:rsidRPr="006843E1" w:rsidSect="00263E8E">
          <w:headerReference w:type="default" r:id="rId43"/>
          <w:pgSz w:w="15840" w:h="12240" w:orient="landscape"/>
          <w:pgMar w:top="720" w:right="720" w:bottom="720" w:left="720" w:header="720" w:footer="720" w:gutter="0"/>
          <w:cols w:space="720"/>
          <w:docGrid w:linePitch="299"/>
        </w:sectPr>
      </w:pPr>
      <w:bookmarkStart w:id="79" w:name="_Ref162210085"/>
      <w:bookmarkStart w:id="80" w:name="_Toc162207851"/>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1</w:t>
      </w:r>
      <w:r w:rsidRPr="007A5239">
        <w:rPr>
          <w:rStyle w:val="CaptionBChar"/>
        </w:rPr>
        <w:fldChar w:fldCharType="end"/>
      </w:r>
      <w:bookmarkEnd w:id="79"/>
      <w:r w:rsidRPr="007A5239">
        <w:rPr>
          <w:rStyle w:val="CaptionBChar"/>
        </w:rPr>
        <w:t>:</w:t>
      </w:r>
      <w:r>
        <w:rPr>
          <w:rStyle w:val="CaptionBChar"/>
        </w:rPr>
        <w:t xml:space="preserve"> </w:t>
      </w:r>
      <w:r w:rsidRPr="008B0808">
        <w:t>Sentinel presence in commercial and green areas</w:t>
      </w:r>
      <w:r w:rsidRPr="006843E1">
        <w:rPr>
          <w:rStyle w:val="SectionTextChar"/>
        </w:rPr>
        <w:t>.</w:t>
      </w:r>
      <w:bookmarkEnd w:id="80"/>
    </w:p>
    <w:p w14:paraId="6871805C" w14:textId="77777777" w:rsidR="00263E8E" w:rsidRPr="006843E1" w:rsidRDefault="00263E8E" w:rsidP="00263E8E">
      <w:pPr>
        <w:pStyle w:val="SectionText1"/>
      </w:pPr>
      <w:r w:rsidRPr="006843E1">
        <w:lastRenderedPageBreak/>
        <w:drawing>
          <wp:inline distT="0" distB="0" distL="0" distR="0" wp14:anchorId="20D3F638" wp14:editId="02C358C9">
            <wp:extent cx="8325134" cy="5952118"/>
            <wp:effectExtent l="0" t="0" r="0" b="0"/>
            <wp:docPr id="1431415982"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367631" cy="5982501"/>
                    </a:xfrm>
                    <a:prstGeom prst="rect">
                      <a:avLst/>
                    </a:prstGeom>
                    <a:noFill/>
                    <a:ln>
                      <a:noFill/>
                    </a:ln>
                  </pic:spPr>
                </pic:pic>
              </a:graphicData>
            </a:graphic>
          </wp:inline>
        </w:drawing>
      </w:r>
    </w:p>
    <w:p w14:paraId="65562F9F" w14:textId="0E4F6944" w:rsidR="00263E8E" w:rsidRPr="006843E1" w:rsidRDefault="00263E8E" w:rsidP="00263E8E">
      <w:pPr>
        <w:pStyle w:val="SectionText1"/>
        <w:rPr>
          <w:b/>
          <w:bCs/>
        </w:rPr>
        <w:sectPr w:rsidR="00263E8E" w:rsidRPr="006843E1" w:rsidSect="00263E8E">
          <w:headerReference w:type="default" r:id="rId45"/>
          <w:pgSz w:w="15840" w:h="12240" w:orient="landscape"/>
          <w:pgMar w:top="720" w:right="720" w:bottom="720" w:left="720" w:header="720" w:footer="720" w:gutter="0"/>
          <w:cols w:space="720"/>
          <w:docGrid w:linePitch="299"/>
        </w:sectPr>
      </w:pPr>
      <w:bookmarkStart w:id="81" w:name="_Ref151137328"/>
      <w:bookmarkStart w:id="82" w:name="_Toc151366466"/>
      <w:bookmarkStart w:id="83" w:name="_Toc162207852"/>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2</w:t>
      </w:r>
      <w:r w:rsidRPr="007A5239">
        <w:rPr>
          <w:rStyle w:val="CaptionBChar"/>
        </w:rPr>
        <w:fldChar w:fldCharType="end"/>
      </w:r>
      <w:bookmarkEnd w:id="81"/>
      <w:r w:rsidRPr="007A5239">
        <w:rPr>
          <w:rStyle w:val="CaptionBChar"/>
        </w:rPr>
        <w:t>:</w:t>
      </w:r>
      <w:r w:rsidRPr="006843E1">
        <w:t xml:space="preserve"> Frequency plots of observations in the presence and absence of a sentinel</w:t>
      </w:r>
      <w:bookmarkEnd w:id="82"/>
      <w:r w:rsidRPr="006843E1">
        <w:t>.</w:t>
      </w:r>
      <w:bookmarkEnd w:id="83"/>
    </w:p>
    <w:p w14:paraId="366DDDAC" w14:textId="77777777" w:rsidR="00263E8E" w:rsidRPr="006843E1" w:rsidRDefault="00263E8E" w:rsidP="00263E8E">
      <w:pPr>
        <w:pStyle w:val="SectionText1"/>
      </w:pPr>
      <w:r w:rsidRPr="006843E1">
        <w:lastRenderedPageBreak/>
        <w:drawing>
          <wp:inline distT="0" distB="0" distL="0" distR="0" wp14:anchorId="628B90F7" wp14:editId="1B31BBD0">
            <wp:extent cx="8454788" cy="6044817"/>
            <wp:effectExtent l="0" t="0" r="3810" b="0"/>
            <wp:docPr id="1931000571"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497288" cy="6075203"/>
                    </a:xfrm>
                    <a:prstGeom prst="rect">
                      <a:avLst/>
                    </a:prstGeom>
                    <a:noFill/>
                    <a:ln>
                      <a:noFill/>
                    </a:ln>
                  </pic:spPr>
                </pic:pic>
              </a:graphicData>
            </a:graphic>
          </wp:inline>
        </w:drawing>
      </w:r>
    </w:p>
    <w:p w14:paraId="2FDDF371" w14:textId="7D10225A" w:rsidR="00263E8E" w:rsidRPr="006843E1" w:rsidRDefault="00263E8E" w:rsidP="00263E8E">
      <w:pPr>
        <w:pStyle w:val="SectionText1"/>
        <w:rPr>
          <w:b/>
          <w:bCs/>
        </w:rPr>
        <w:sectPr w:rsidR="00263E8E" w:rsidRPr="006843E1" w:rsidSect="00263E8E">
          <w:headerReference w:type="default" r:id="rId47"/>
          <w:pgSz w:w="15840" w:h="12240" w:orient="landscape"/>
          <w:pgMar w:top="720" w:right="720" w:bottom="720" w:left="720" w:header="720" w:footer="720" w:gutter="0"/>
          <w:cols w:space="720"/>
          <w:docGrid w:linePitch="299"/>
        </w:sectPr>
      </w:pPr>
      <w:bookmarkStart w:id="84" w:name="_Ref151138241"/>
      <w:bookmarkStart w:id="85" w:name="_Ref151138238"/>
      <w:bookmarkStart w:id="86" w:name="_Toc151366467"/>
      <w:bookmarkStart w:id="87" w:name="_Toc162207853"/>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3</w:t>
      </w:r>
      <w:r w:rsidRPr="007A5239">
        <w:rPr>
          <w:rStyle w:val="CaptionBChar"/>
        </w:rPr>
        <w:fldChar w:fldCharType="end"/>
      </w:r>
      <w:bookmarkEnd w:id="84"/>
      <w:r w:rsidRPr="007A5239">
        <w:rPr>
          <w:rStyle w:val="CaptionBChar"/>
        </w:rPr>
        <w:t>:</w:t>
      </w:r>
      <w:r w:rsidRPr="006843E1">
        <w:t xml:space="preserve"> Decreasing bout duration of all behaviours in response to increasing disturbance frequency</w:t>
      </w:r>
      <w:bookmarkEnd w:id="85"/>
      <w:bookmarkEnd w:id="86"/>
      <w:r w:rsidRPr="006843E1">
        <w:t>.</w:t>
      </w:r>
      <w:bookmarkEnd w:id="87"/>
    </w:p>
    <w:p w14:paraId="70D0F55D" w14:textId="21B4E3E6" w:rsidR="00263E8E" w:rsidRPr="006843E1" w:rsidRDefault="00263E8E" w:rsidP="00263E8E">
      <w:pPr>
        <w:pStyle w:val="SectionText1"/>
      </w:pPr>
      <w:bookmarkStart w:id="88" w:name="_Ref151138601"/>
      <w:bookmarkStart w:id="89" w:name="_Ref151138597"/>
      <w:bookmarkStart w:id="90" w:name="_Toc151366373"/>
      <w:bookmarkStart w:id="91" w:name="_Toc151366452"/>
      <w:bookmarkStart w:id="92" w:name="_Toc162207845"/>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3</w:t>
      </w:r>
      <w:r w:rsidRPr="007A5239">
        <w:rPr>
          <w:rStyle w:val="CaptionBChar"/>
        </w:rPr>
        <w:fldChar w:fldCharType="end"/>
      </w:r>
      <w:bookmarkEnd w:id="88"/>
      <w:r w:rsidRPr="007A5239">
        <w:rPr>
          <w:rStyle w:val="CaptionBChar"/>
        </w:rPr>
        <w:t>:</w:t>
      </w:r>
      <w:r w:rsidRPr="006843E1">
        <w:t xml:space="preserve"> Results of post hoc tests on foraging bout duration</w:t>
      </w:r>
      <w:bookmarkEnd w:id="89"/>
      <w:bookmarkEnd w:id="90"/>
      <w:bookmarkEnd w:id="91"/>
      <w:r w:rsidRPr="006843E1">
        <w:t>.</w:t>
      </w:r>
      <w:bookmarkEnd w:id="92"/>
    </w:p>
    <w:p w14:paraId="1B61DD49" w14:textId="77777777" w:rsidR="00263E8E" w:rsidRPr="006843E1" w:rsidRDefault="00263E8E" w:rsidP="00263E8E">
      <w:pPr>
        <w:pStyle w:val="SectionText1"/>
      </w:pPr>
      <w:r w:rsidRPr="006843E1">
        <w:drawing>
          <wp:inline distT="0" distB="0" distL="0" distR="0" wp14:anchorId="3E3C7154" wp14:editId="5DFED528">
            <wp:extent cx="9139473" cy="1785905"/>
            <wp:effectExtent l="0" t="0" r="5080" b="5080"/>
            <wp:docPr id="202054624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46244" name="Picture 13" descr="A screenshot of a computer&#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472ED99" w14:textId="77777777" w:rsidR="00263E8E" w:rsidRPr="006843E1" w:rsidRDefault="00263E8E" w:rsidP="00263E8E">
      <w:pPr>
        <w:pStyle w:val="CaptionB"/>
      </w:pPr>
    </w:p>
    <w:p w14:paraId="1811C347" w14:textId="77777777" w:rsidR="00263E8E" w:rsidRPr="006843E1" w:rsidRDefault="00263E8E" w:rsidP="00263E8E">
      <w:pPr>
        <w:rPr>
          <w:rFonts w:ascii="Times New Roman" w:eastAsia="Times New Roman" w:hAnsi="Times New Roman" w:cs="Times New Roman"/>
          <w:b/>
          <w:bCs/>
          <w:sz w:val="28"/>
          <w:szCs w:val="28"/>
          <w:u w:val="single"/>
        </w:rPr>
        <w:sectPr w:rsidR="00263E8E" w:rsidRPr="006843E1" w:rsidSect="00263E8E">
          <w:headerReference w:type="default" r:id="rId49"/>
          <w:pgSz w:w="15840" w:h="12240" w:orient="landscape"/>
          <w:pgMar w:top="720" w:right="720" w:bottom="720" w:left="720" w:header="720" w:footer="720" w:gutter="0"/>
          <w:cols w:space="720"/>
          <w:docGrid w:linePitch="299"/>
        </w:sectPr>
      </w:pPr>
    </w:p>
    <w:p w14:paraId="7C7D3336" w14:textId="77777777" w:rsidR="00263E8E" w:rsidRPr="006843E1" w:rsidRDefault="00263E8E" w:rsidP="00263E8E">
      <w:pPr>
        <w:pStyle w:val="SectionText1"/>
      </w:pPr>
      <w:r w:rsidRPr="006843E1">
        <w:lastRenderedPageBreak/>
        <w:drawing>
          <wp:inline distT="0" distB="0" distL="0" distR="0" wp14:anchorId="064718D2" wp14:editId="14445206">
            <wp:extent cx="8453673" cy="6038338"/>
            <wp:effectExtent l="0" t="0" r="5080" b="635"/>
            <wp:docPr id="456866520"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27800FDD" w14:textId="2B195FBD" w:rsidR="00263E8E" w:rsidRDefault="00263E8E" w:rsidP="00263E8E">
      <w:pPr>
        <w:pStyle w:val="SectionText1"/>
        <w:sectPr w:rsidR="00263E8E" w:rsidSect="00263E8E">
          <w:headerReference w:type="default" r:id="rId51"/>
          <w:pgSz w:w="15840" w:h="12240" w:orient="landscape"/>
          <w:pgMar w:top="720" w:right="720" w:bottom="720" w:left="720" w:header="720" w:footer="720" w:gutter="0"/>
          <w:cols w:space="720"/>
          <w:docGrid w:linePitch="299"/>
        </w:sectPr>
      </w:pPr>
      <w:bookmarkStart w:id="93" w:name="_Ref151142482"/>
      <w:bookmarkStart w:id="94" w:name="_Toc151366468"/>
      <w:bookmarkStart w:id="95" w:name="_Toc162207854"/>
      <w:bookmarkStart w:id="96" w:name="_Ref169247086"/>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4</w:t>
      </w:r>
      <w:r w:rsidRPr="007A5239">
        <w:rPr>
          <w:rStyle w:val="CaptionBChar"/>
        </w:rPr>
        <w:fldChar w:fldCharType="end"/>
      </w:r>
      <w:bookmarkEnd w:id="93"/>
      <w:r w:rsidRPr="007A5239">
        <w:rPr>
          <w:rStyle w:val="CaptionBChar"/>
        </w:rPr>
        <w:t>:</w:t>
      </w:r>
      <w:r w:rsidRPr="006843E1">
        <w:t xml:space="preserve"> Mean bout duration in the presence and absence of bait</w:t>
      </w:r>
      <w:bookmarkEnd w:id="94"/>
      <w:r w:rsidRPr="006843E1">
        <w:t>. The dots represent the mean value, and the error bars represent the standard error.</w:t>
      </w:r>
      <w:bookmarkEnd w:id="95"/>
      <w:bookmarkEnd w:id="96"/>
    </w:p>
    <w:p w14:paraId="5C5C9448" w14:textId="77777777" w:rsidR="00263E8E" w:rsidRPr="006843E1" w:rsidRDefault="00263E8E" w:rsidP="00263E8E">
      <w:pPr>
        <w:pStyle w:val="SectionText"/>
      </w:pPr>
      <w:r w:rsidRPr="006843E1">
        <w:lastRenderedPageBreak/>
        <w:drawing>
          <wp:inline distT="0" distB="0" distL="0" distR="0" wp14:anchorId="425F0BBC" wp14:editId="535209A1">
            <wp:extent cx="8407021" cy="6005014"/>
            <wp:effectExtent l="0" t="0" r="0" b="0"/>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16713" cy="6011937"/>
                    </a:xfrm>
                    <a:prstGeom prst="rect">
                      <a:avLst/>
                    </a:prstGeom>
                    <a:noFill/>
                    <a:ln>
                      <a:noFill/>
                    </a:ln>
                  </pic:spPr>
                </pic:pic>
              </a:graphicData>
            </a:graphic>
          </wp:inline>
        </w:drawing>
      </w:r>
    </w:p>
    <w:p w14:paraId="66B17EEC" w14:textId="1D0CCC35" w:rsidR="00263E8E" w:rsidRPr="006843E1" w:rsidRDefault="00263E8E" w:rsidP="00263E8E">
      <w:pPr>
        <w:pStyle w:val="SectionText"/>
        <w:sectPr w:rsidR="00263E8E" w:rsidRPr="006843E1" w:rsidSect="00263E8E">
          <w:headerReference w:type="default" r:id="rId53"/>
          <w:pgSz w:w="15840" w:h="12240" w:orient="landscape"/>
          <w:pgMar w:top="720" w:right="720" w:bottom="720" w:left="720" w:header="720" w:footer="720" w:gutter="0"/>
          <w:cols w:space="720"/>
          <w:docGrid w:linePitch="299"/>
        </w:sectPr>
      </w:pPr>
      <w:bookmarkStart w:id="97" w:name="_Ref169247124"/>
      <w:r w:rsidRPr="00215D50">
        <w:rPr>
          <w:rStyle w:val="CaptionBChar"/>
        </w:rPr>
        <w:t xml:space="preserve">Figure </w:t>
      </w:r>
      <w:r>
        <w:rPr>
          <w:rStyle w:val="CaptionBChar"/>
        </w:rPr>
        <w:t>S</w:t>
      </w:r>
      <w:r>
        <w:rPr>
          <w:rStyle w:val="CaptionBChar"/>
        </w:rPr>
        <w:fldChar w:fldCharType="begin"/>
      </w:r>
      <w:r>
        <w:rPr>
          <w:rStyle w:val="CaptionBChar"/>
        </w:rPr>
        <w:instrText xml:space="preserve"> SEQ Figure_S \* ARABIC </w:instrText>
      </w:r>
      <w:r>
        <w:rPr>
          <w:rStyle w:val="CaptionBChar"/>
        </w:rPr>
        <w:fldChar w:fldCharType="separate"/>
      </w:r>
      <w:r>
        <w:rPr>
          <w:rStyle w:val="CaptionBChar"/>
        </w:rPr>
        <w:t>5</w:t>
      </w:r>
      <w:r>
        <w:rPr>
          <w:rStyle w:val="CaptionBChar"/>
        </w:rPr>
        <w:fldChar w:fldCharType="end"/>
      </w:r>
      <w:bookmarkEnd w:id="97"/>
      <w:r w:rsidRPr="00215D50">
        <w:rPr>
          <w:rStyle w:val="CaptionBChar"/>
        </w:rPr>
        <w:t>:</w:t>
      </w:r>
      <w:r w:rsidRPr="006843E1">
        <w:t xml:space="preserve"> Foraging bout duration decreasing with increasing disturbance frequency. </w:t>
      </w:r>
      <w:r>
        <w:t xml:space="preserve"> </w:t>
      </w:r>
    </w:p>
    <w:p w14:paraId="6584F264" w14:textId="77777777" w:rsidR="00263E8E" w:rsidRPr="006843E1" w:rsidRDefault="00263E8E" w:rsidP="00263E8E">
      <w:pPr>
        <w:pStyle w:val="SectionText"/>
      </w:pPr>
      <w:r w:rsidRPr="006843E1">
        <w:lastRenderedPageBreak/>
        <w:drawing>
          <wp:inline distT="0" distB="0" distL="0" distR="0" wp14:anchorId="00A6BBCC" wp14:editId="177F2B4C">
            <wp:extent cx="8284191" cy="5917282"/>
            <wp:effectExtent l="0" t="0" r="3175" b="762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316321" cy="5940232"/>
                    </a:xfrm>
                    <a:prstGeom prst="rect">
                      <a:avLst/>
                    </a:prstGeom>
                    <a:noFill/>
                    <a:ln>
                      <a:noFill/>
                    </a:ln>
                  </pic:spPr>
                </pic:pic>
              </a:graphicData>
            </a:graphic>
          </wp:inline>
        </w:drawing>
      </w:r>
    </w:p>
    <w:p w14:paraId="3853C484" w14:textId="2F477164" w:rsidR="00263E8E" w:rsidRPr="006843E1" w:rsidRDefault="00263E8E" w:rsidP="00263E8E">
      <w:pPr>
        <w:pStyle w:val="SectionText"/>
        <w:rPr>
          <w:b/>
          <w:bCs/>
        </w:rPr>
        <w:sectPr w:rsidR="00263E8E" w:rsidRPr="006843E1" w:rsidSect="00263E8E">
          <w:headerReference w:type="default" r:id="rId55"/>
          <w:pgSz w:w="15840" w:h="12240" w:orient="landscape"/>
          <w:pgMar w:top="720" w:right="720" w:bottom="720" w:left="720" w:header="720" w:footer="720" w:gutter="0"/>
          <w:cols w:space="720"/>
          <w:docGrid w:linePitch="299"/>
        </w:sectPr>
      </w:pPr>
      <w:bookmarkStart w:id="98" w:name="_Ref151143986"/>
      <w:bookmarkStart w:id="99" w:name="_Toc162210499"/>
      <w:bookmarkStart w:id="100" w:name="_Ref151143990"/>
      <w:bookmarkStart w:id="101" w:name="_Ref169247355"/>
      <w:r w:rsidRPr="00864C67">
        <w:rPr>
          <w:rStyle w:val="CaptionBChar"/>
        </w:rPr>
        <w:t xml:space="preserve">Figure </w:t>
      </w:r>
      <w:r>
        <w:rPr>
          <w:rStyle w:val="CaptionBChar"/>
        </w:rPr>
        <w:t>S</w:t>
      </w:r>
      <w:bookmarkEnd w:id="100"/>
      <w:r>
        <w:rPr>
          <w:rStyle w:val="CaptionBChar"/>
        </w:rPr>
        <w:fldChar w:fldCharType="begin"/>
      </w:r>
      <w:r>
        <w:rPr>
          <w:rStyle w:val="CaptionBChar"/>
        </w:rPr>
        <w:instrText xml:space="preserve"> SEQ Figure_S \* ARABIC </w:instrText>
      </w:r>
      <w:r>
        <w:rPr>
          <w:rStyle w:val="CaptionBChar"/>
        </w:rPr>
        <w:fldChar w:fldCharType="separate"/>
      </w:r>
      <w:r>
        <w:rPr>
          <w:rStyle w:val="CaptionBChar"/>
        </w:rPr>
        <w:t>6</w:t>
      </w:r>
      <w:r>
        <w:rPr>
          <w:rStyle w:val="CaptionBChar"/>
        </w:rPr>
        <w:fldChar w:fldCharType="end"/>
      </w:r>
      <w:bookmarkEnd w:id="101"/>
      <w:r w:rsidRPr="00864C67">
        <w:rPr>
          <w:rStyle w:val="CaptionBChar"/>
        </w:rPr>
        <w:t>:</w:t>
      </w:r>
      <w:r w:rsidRPr="006843E1">
        <w:t xml:space="preserve"> Mean peck rate of foragers in commercial and green areas</w:t>
      </w:r>
      <w:bookmarkEnd w:id="98"/>
      <w:r w:rsidRPr="006843E1">
        <w:t>. Error bars represent the standard error.</w:t>
      </w:r>
      <w:bookmarkEnd w:id="99"/>
      <w:r>
        <w:t xml:space="preserve"> </w:t>
      </w:r>
    </w:p>
    <w:p w14:paraId="4BE91ED5" w14:textId="77777777" w:rsidR="00263E8E" w:rsidRPr="006843E1" w:rsidRDefault="00263E8E" w:rsidP="00263E8E">
      <w:pPr>
        <w:pStyle w:val="SectionText1"/>
      </w:pPr>
      <w:r w:rsidRPr="006843E1">
        <w:lastRenderedPageBreak/>
        <w:drawing>
          <wp:inline distT="0" distB="0" distL="0" distR="0" wp14:anchorId="5A97AE15" wp14:editId="47CFB5E5">
            <wp:extent cx="7416800" cy="5297714"/>
            <wp:effectExtent l="0" t="0" r="0" b="0"/>
            <wp:docPr id="1800714145"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459196" cy="5327997"/>
                    </a:xfrm>
                    <a:prstGeom prst="rect">
                      <a:avLst/>
                    </a:prstGeom>
                    <a:noFill/>
                    <a:ln>
                      <a:noFill/>
                    </a:ln>
                  </pic:spPr>
                </pic:pic>
              </a:graphicData>
            </a:graphic>
          </wp:inline>
        </w:drawing>
      </w:r>
    </w:p>
    <w:p w14:paraId="0681E9F0" w14:textId="44E18A49" w:rsidR="00263E8E" w:rsidRDefault="00263E8E" w:rsidP="00263E8E">
      <w:pPr>
        <w:pStyle w:val="SectionText"/>
        <w:sectPr w:rsidR="00263E8E" w:rsidSect="00263E8E">
          <w:pgSz w:w="15840" w:h="12240" w:orient="landscape"/>
          <w:pgMar w:top="720" w:right="720" w:bottom="720" w:left="720" w:header="708" w:footer="708" w:gutter="0"/>
          <w:cols w:space="708"/>
          <w:docGrid w:linePitch="360"/>
        </w:sectPr>
      </w:pPr>
      <w:bookmarkStart w:id="102" w:name="_Ref151145737"/>
      <w:bookmarkStart w:id="103" w:name="_Toc151366469"/>
      <w:bookmarkStart w:id="104" w:name="_Toc162207855"/>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7</w:t>
      </w:r>
      <w:r w:rsidRPr="007A5239">
        <w:rPr>
          <w:rStyle w:val="CaptionBChar"/>
        </w:rPr>
        <w:fldChar w:fldCharType="end"/>
      </w:r>
      <w:bookmarkEnd w:id="102"/>
      <w:r w:rsidRPr="007A5239">
        <w:rPr>
          <w:rStyle w:val="CaptionBChar"/>
        </w:rPr>
        <w:t>:</w:t>
      </w:r>
      <w:r w:rsidRPr="006843E1">
        <w:t xml:space="preserve"> Mean forager peck rate in the presence and absence of bait</w:t>
      </w:r>
      <w:bookmarkEnd w:id="103"/>
      <w:r w:rsidRPr="006843E1">
        <w:t>. The dots represent the mean value, and the error bars represent the standard error.</w:t>
      </w:r>
      <w:bookmarkEnd w:id="104"/>
    </w:p>
    <w:p w14:paraId="133DA5C1" w14:textId="77777777" w:rsidR="00FC67F1" w:rsidRPr="006843E1" w:rsidRDefault="00FC67F1" w:rsidP="00FC67F1">
      <w:pPr>
        <w:pStyle w:val="SectionText1"/>
      </w:pPr>
      <w:r w:rsidRPr="006843E1">
        <w:lastRenderedPageBreak/>
        <w:drawing>
          <wp:inline distT="0" distB="0" distL="0" distR="0" wp14:anchorId="2C1BBF40" wp14:editId="363E2E39">
            <wp:extent cx="8127242" cy="5810634"/>
            <wp:effectExtent l="0" t="0" r="7620" b="0"/>
            <wp:docPr id="1941555853"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150734" cy="5827430"/>
                    </a:xfrm>
                    <a:prstGeom prst="rect">
                      <a:avLst/>
                    </a:prstGeom>
                    <a:noFill/>
                    <a:ln>
                      <a:noFill/>
                    </a:ln>
                  </pic:spPr>
                </pic:pic>
              </a:graphicData>
            </a:graphic>
          </wp:inline>
        </w:drawing>
      </w:r>
    </w:p>
    <w:p w14:paraId="3F0C8DE4" w14:textId="45EA94FB" w:rsidR="00FC67F1" w:rsidRPr="006843E1" w:rsidRDefault="00FC67F1" w:rsidP="00FC67F1">
      <w:pPr>
        <w:pStyle w:val="SectionText1"/>
        <w:rPr>
          <w:b/>
          <w:bCs/>
        </w:rPr>
        <w:sectPr w:rsidR="00FC67F1" w:rsidRPr="006843E1" w:rsidSect="00FC67F1">
          <w:headerReference w:type="default" r:id="rId58"/>
          <w:pgSz w:w="15840" w:h="12240" w:orient="landscape"/>
          <w:pgMar w:top="720" w:right="720" w:bottom="720" w:left="720" w:header="720" w:footer="720" w:gutter="0"/>
          <w:cols w:space="720"/>
          <w:docGrid w:linePitch="299"/>
        </w:sectPr>
      </w:pPr>
      <w:bookmarkStart w:id="105" w:name="_Ref151151285"/>
      <w:bookmarkStart w:id="106" w:name="_Toc151366470"/>
      <w:bookmarkStart w:id="107" w:name="_Toc162207856"/>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8</w:t>
      </w:r>
      <w:r w:rsidRPr="007A5239">
        <w:rPr>
          <w:rStyle w:val="CaptionBChar"/>
        </w:rPr>
        <w:fldChar w:fldCharType="end"/>
      </w:r>
      <w:bookmarkEnd w:id="105"/>
      <w:r w:rsidRPr="007A5239">
        <w:rPr>
          <w:rStyle w:val="CaptionBChar"/>
        </w:rPr>
        <w:t>:</w:t>
      </w:r>
      <w:r w:rsidRPr="006843E1">
        <w:t xml:space="preserve"> Number of transitions performed by foragers in the presence and absence of bait</w:t>
      </w:r>
      <w:bookmarkEnd w:id="106"/>
      <w:r w:rsidRPr="006843E1">
        <w:t>. The dots represent the mean value, and the error bars represent the standard error.</w:t>
      </w:r>
      <w:bookmarkEnd w:id="107"/>
    </w:p>
    <w:p w14:paraId="5FAC472E" w14:textId="67C96F24" w:rsidR="00FC67F1" w:rsidRPr="006843E1" w:rsidRDefault="00FC67F1" w:rsidP="00FC67F1">
      <w:pPr>
        <w:pStyle w:val="SectionText1"/>
      </w:pPr>
      <w:bookmarkStart w:id="108" w:name="_Ref151153168"/>
      <w:bookmarkStart w:id="109" w:name="_Toc151366453"/>
      <w:bookmarkStart w:id="110" w:name="_Toc162207846"/>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4</w:t>
      </w:r>
      <w:r w:rsidRPr="007A5239">
        <w:rPr>
          <w:rStyle w:val="CaptionBChar"/>
        </w:rPr>
        <w:fldChar w:fldCharType="end"/>
      </w:r>
      <w:bookmarkEnd w:id="108"/>
      <w:r w:rsidRPr="007A5239">
        <w:rPr>
          <w:rStyle w:val="CaptionBChar"/>
        </w:rPr>
        <w:t>:</w:t>
      </w:r>
      <w:r w:rsidRPr="006843E1">
        <w:t xml:space="preserve"> Result of post hoc test performed on the number of transitions from foraging to alert behaviour</w:t>
      </w:r>
      <w:bookmarkEnd w:id="109"/>
      <w:r w:rsidRPr="006843E1">
        <w:t>.</w:t>
      </w:r>
      <w:bookmarkEnd w:id="110"/>
    </w:p>
    <w:p w14:paraId="6F33AA5E" w14:textId="77777777" w:rsidR="00FC67F1" w:rsidRPr="00A20D4C" w:rsidRDefault="00FC67F1" w:rsidP="00FC67F1">
      <w:pPr>
        <w:pStyle w:val="SectionText1"/>
      </w:pPr>
      <w:r w:rsidRPr="006843E1">
        <w:drawing>
          <wp:inline distT="0" distB="0" distL="0" distR="0" wp14:anchorId="656D4C2A" wp14:editId="6C19D646">
            <wp:extent cx="9139473" cy="1432610"/>
            <wp:effectExtent l="0" t="0" r="5080" b="0"/>
            <wp:docPr id="123752021"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2021" name="Picture 26" descr="A screenshot of a computer&#10;&#10;Description automatically generated"/>
                    <pic:cNvPicPr>
                      <a:picLocks noChangeAspect="1" noChangeArrowheads="1"/>
                    </pic:cNvPicPr>
                  </pic:nvPicPr>
                  <pic:blipFill rotWithShape="1">
                    <a:blip r:embed="rId5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p w14:paraId="4C18E283" w14:textId="4950B855" w:rsidR="00263E8E" w:rsidRDefault="00263E8E" w:rsidP="00263E8E">
      <w:pPr>
        <w:pStyle w:val="SectionText"/>
      </w:pPr>
    </w:p>
    <w:p w14:paraId="073B4B11" w14:textId="77777777" w:rsidR="00465C42" w:rsidRDefault="00465C42"/>
    <w:sectPr w:rsidR="00465C42" w:rsidSect="00263E8E">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1C0B4" w14:textId="77777777" w:rsidR="00000000" w:rsidRPr="0060735D" w:rsidRDefault="00000000"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44252494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46B42B"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w:t>
    </w:r>
    <w:r>
      <w:rPr>
        <w:rFonts w:ascii="Times New Roman" w:hAnsi="Times New Roman" w:cs="Times New Roman"/>
        <w:sz w:val="24"/>
        <w:szCs w:val="24"/>
      </w:rPr>
      <w:t xml:space="preserve">Figure </w:t>
    </w:r>
    <w:r>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5F8268"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A0D1BD"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9BD2C9"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32B6EE"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BCE55"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D01E2"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8</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146E1"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9</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34D7C"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7</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C9A57"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10</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7CF01" w14:textId="77777777" w:rsidR="00000000" w:rsidRPr="0060735D" w:rsidRDefault="00000000"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5579C"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08470"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52562"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9D65B"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371FD"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F1EE68"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666467"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1019CF"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867973" w14:textId="77777777" w:rsidR="00263E8E" w:rsidRPr="006843E1" w:rsidRDefault="00263E8E"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456671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ACC035" w14:textId="77777777" w:rsidR="00263E8E" w:rsidRPr="006843E1" w:rsidRDefault="00263E8E"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7</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D83D7" w14:textId="77777777" w:rsidR="00000000" w:rsidRPr="006843E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Methods </w:t>
    </w:r>
    <w:bookmarkStart w:id="13" w:name="_Hlk155329408"/>
    <w:r w:rsidRPr="006843E1">
      <w:rPr>
        <w:rFonts w:ascii="Times New Roman" w:hAnsi="Times New Roman" w:cs="Times New Roman"/>
        <w:sz w:val="24"/>
        <w:szCs w:val="24"/>
      </w:rPr>
      <w:t>–</w:t>
    </w:r>
    <w:bookmarkEnd w:id="13"/>
    <w:r w:rsidRPr="006843E1">
      <w:rPr>
        <w:rFonts w:ascii="Times New Roman" w:hAnsi="Times New Roman" w:cs="Times New Roman"/>
        <w:sz w:val="24"/>
        <w:szCs w:val="24"/>
      </w:rPr>
      <w:t xml:space="preserve"> Figure </w:t>
    </w:r>
    <w:r>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2518F" w14:textId="77777777" w:rsidR="00FC67F1" w:rsidRPr="006843E1" w:rsidRDefault="00FC67F1"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7</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4426D7" w14:textId="77777777" w:rsidR="00000000" w:rsidRPr="006843E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1EA7A5"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Method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3B5E3"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B3CCA"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DB72F"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2FDFFC" w14:textId="77777777" w:rsidR="00000000"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End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E8E"/>
    <w:rsid w:val="000206BD"/>
    <w:rsid w:val="000305D7"/>
    <w:rsid w:val="00263E8E"/>
    <w:rsid w:val="003E48DE"/>
    <w:rsid w:val="00465C42"/>
    <w:rsid w:val="00492182"/>
    <w:rsid w:val="0068144A"/>
    <w:rsid w:val="00822CF1"/>
    <w:rsid w:val="00C33058"/>
    <w:rsid w:val="00FC67F1"/>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1B40E"/>
  <w15:chartTrackingRefBased/>
  <w15:docId w15:val="{E56A313B-8BE5-4B35-9FCF-30C11E6A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263E8E"/>
    <w:pPr>
      <w:spacing w:after="0" w:line="276" w:lineRule="auto"/>
    </w:pPr>
    <w:rPr>
      <w:rFonts w:ascii="Arial" w:eastAsia="Arial" w:hAnsi="Arial" w:cs="Arial"/>
      <w:kern w:val="0"/>
      <w:lang w:eastAsia="ja-JP"/>
      <w14:ligatures w14:val="none"/>
    </w:rPr>
  </w:style>
  <w:style w:type="paragraph" w:styleId="Heading1">
    <w:name w:val="heading 1"/>
    <w:basedOn w:val="Normal"/>
    <w:next w:val="Normal"/>
    <w:link w:val="Heading1Char"/>
    <w:uiPriority w:val="9"/>
    <w:qFormat/>
    <w:rsid w:val="00263E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63E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3E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3E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3E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3E8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3E8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3E8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3E8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E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63E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63E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63E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3E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3E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3E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3E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3E8E"/>
    <w:rPr>
      <w:rFonts w:eastAsiaTheme="majorEastAsia" w:cstheme="majorBidi"/>
      <w:color w:val="272727" w:themeColor="text1" w:themeTint="D8"/>
    </w:rPr>
  </w:style>
  <w:style w:type="paragraph" w:styleId="Title">
    <w:name w:val="Title"/>
    <w:basedOn w:val="Normal"/>
    <w:next w:val="Normal"/>
    <w:link w:val="TitleChar"/>
    <w:uiPriority w:val="10"/>
    <w:qFormat/>
    <w:rsid w:val="00263E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3E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3E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3E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3E8E"/>
    <w:pPr>
      <w:spacing w:before="160"/>
      <w:jc w:val="center"/>
    </w:pPr>
    <w:rPr>
      <w:i/>
      <w:iCs/>
      <w:color w:val="404040" w:themeColor="text1" w:themeTint="BF"/>
    </w:rPr>
  </w:style>
  <w:style w:type="character" w:customStyle="1" w:styleId="QuoteChar">
    <w:name w:val="Quote Char"/>
    <w:basedOn w:val="DefaultParagraphFont"/>
    <w:link w:val="Quote"/>
    <w:uiPriority w:val="29"/>
    <w:rsid w:val="00263E8E"/>
    <w:rPr>
      <w:i/>
      <w:iCs/>
      <w:color w:val="404040" w:themeColor="text1" w:themeTint="BF"/>
    </w:rPr>
  </w:style>
  <w:style w:type="paragraph" w:styleId="ListParagraph">
    <w:name w:val="List Paragraph"/>
    <w:basedOn w:val="Normal"/>
    <w:uiPriority w:val="34"/>
    <w:qFormat/>
    <w:rsid w:val="00263E8E"/>
    <w:pPr>
      <w:ind w:left="720"/>
      <w:contextualSpacing/>
    </w:pPr>
  </w:style>
  <w:style w:type="character" w:styleId="IntenseEmphasis">
    <w:name w:val="Intense Emphasis"/>
    <w:basedOn w:val="DefaultParagraphFont"/>
    <w:uiPriority w:val="21"/>
    <w:qFormat/>
    <w:rsid w:val="00263E8E"/>
    <w:rPr>
      <w:i/>
      <w:iCs/>
      <w:color w:val="0F4761" w:themeColor="accent1" w:themeShade="BF"/>
    </w:rPr>
  </w:style>
  <w:style w:type="paragraph" w:styleId="IntenseQuote">
    <w:name w:val="Intense Quote"/>
    <w:basedOn w:val="Normal"/>
    <w:next w:val="Normal"/>
    <w:link w:val="IntenseQuoteChar"/>
    <w:uiPriority w:val="30"/>
    <w:qFormat/>
    <w:rsid w:val="00263E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3E8E"/>
    <w:rPr>
      <w:i/>
      <w:iCs/>
      <w:color w:val="0F4761" w:themeColor="accent1" w:themeShade="BF"/>
    </w:rPr>
  </w:style>
  <w:style w:type="character" w:styleId="IntenseReference">
    <w:name w:val="Intense Reference"/>
    <w:basedOn w:val="DefaultParagraphFont"/>
    <w:uiPriority w:val="32"/>
    <w:qFormat/>
    <w:rsid w:val="00263E8E"/>
    <w:rPr>
      <w:b/>
      <w:bCs/>
      <w:smallCaps/>
      <w:color w:val="0F4761" w:themeColor="accent1" w:themeShade="BF"/>
      <w:spacing w:val="5"/>
    </w:rPr>
  </w:style>
  <w:style w:type="table" w:customStyle="1" w:styleId="1">
    <w:name w:val="1"/>
    <w:basedOn w:val="TableNormal"/>
    <w:rsid w:val="00263E8E"/>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263E8E"/>
    <w:rPr>
      <w:color w:val="467886" w:themeColor="hyperlink"/>
      <w:u w:val="single"/>
    </w:rPr>
  </w:style>
  <w:style w:type="paragraph" w:styleId="CommentText">
    <w:name w:val="annotation text"/>
    <w:basedOn w:val="Normal"/>
    <w:link w:val="CommentTextChar"/>
    <w:uiPriority w:val="99"/>
    <w:unhideWhenUsed/>
    <w:rsid w:val="00263E8E"/>
    <w:pPr>
      <w:spacing w:line="240" w:lineRule="auto"/>
    </w:pPr>
    <w:rPr>
      <w:sz w:val="20"/>
      <w:szCs w:val="20"/>
    </w:rPr>
  </w:style>
  <w:style w:type="character" w:customStyle="1" w:styleId="CommentTextChar">
    <w:name w:val="Comment Text Char"/>
    <w:basedOn w:val="DefaultParagraphFont"/>
    <w:link w:val="CommentText"/>
    <w:uiPriority w:val="99"/>
    <w:rsid w:val="00263E8E"/>
    <w:rPr>
      <w:rFonts w:ascii="Arial" w:eastAsia="Arial" w:hAnsi="Arial" w:cs="Arial"/>
      <w:kern w:val="0"/>
      <w:sz w:val="20"/>
      <w:szCs w:val="20"/>
      <w:lang w:eastAsia="ja-JP"/>
      <w14:ligatures w14:val="none"/>
    </w:rPr>
  </w:style>
  <w:style w:type="character" w:styleId="CommentReference">
    <w:name w:val="annotation reference"/>
    <w:basedOn w:val="DefaultParagraphFont"/>
    <w:uiPriority w:val="99"/>
    <w:semiHidden/>
    <w:unhideWhenUsed/>
    <w:rsid w:val="00263E8E"/>
    <w:rPr>
      <w:sz w:val="16"/>
      <w:szCs w:val="16"/>
    </w:rPr>
  </w:style>
  <w:style w:type="paragraph" w:styleId="Revision">
    <w:name w:val="Revision"/>
    <w:hidden/>
    <w:uiPriority w:val="99"/>
    <w:semiHidden/>
    <w:rsid w:val="00263E8E"/>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263E8E"/>
    <w:pPr>
      <w:spacing w:line="480" w:lineRule="auto"/>
      <w:ind w:left="720" w:hanging="720"/>
    </w:pPr>
  </w:style>
  <w:style w:type="character" w:styleId="PlaceholderText">
    <w:name w:val="Placeholder Text"/>
    <w:basedOn w:val="DefaultParagraphFont"/>
    <w:uiPriority w:val="99"/>
    <w:semiHidden/>
    <w:rsid w:val="00263E8E"/>
    <w:rPr>
      <w:color w:val="808080"/>
    </w:rPr>
  </w:style>
  <w:style w:type="paragraph" w:styleId="NormalWeb">
    <w:name w:val="Normal (Web)"/>
    <w:basedOn w:val="Normal"/>
    <w:uiPriority w:val="99"/>
    <w:unhideWhenUsed/>
    <w:rsid w:val="00263E8E"/>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63E8E"/>
    <w:rPr>
      <w:b/>
      <w:bCs/>
    </w:rPr>
  </w:style>
  <w:style w:type="character" w:customStyle="1" w:styleId="CommentSubjectChar">
    <w:name w:val="Comment Subject Char"/>
    <w:basedOn w:val="CommentTextChar"/>
    <w:link w:val="CommentSubject"/>
    <w:uiPriority w:val="99"/>
    <w:semiHidden/>
    <w:rsid w:val="00263E8E"/>
    <w:rPr>
      <w:rFonts w:ascii="Arial" w:eastAsia="Arial" w:hAnsi="Arial" w:cs="Arial"/>
      <w:b/>
      <w:bCs/>
      <w:kern w:val="0"/>
      <w:sz w:val="20"/>
      <w:szCs w:val="20"/>
      <w:lang w:eastAsia="ja-JP"/>
      <w14:ligatures w14:val="none"/>
    </w:rPr>
  </w:style>
  <w:style w:type="paragraph" w:styleId="Header">
    <w:name w:val="header"/>
    <w:basedOn w:val="Normal"/>
    <w:link w:val="HeaderChar"/>
    <w:uiPriority w:val="99"/>
    <w:unhideWhenUsed/>
    <w:rsid w:val="00263E8E"/>
    <w:pPr>
      <w:tabs>
        <w:tab w:val="center" w:pos="4680"/>
        <w:tab w:val="right" w:pos="9360"/>
      </w:tabs>
      <w:spacing w:line="240" w:lineRule="auto"/>
    </w:pPr>
  </w:style>
  <w:style w:type="character" w:customStyle="1" w:styleId="HeaderChar">
    <w:name w:val="Header Char"/>
    <w:basedOn w:val="DefaultParagraphFont"/>
    <w:link w:val="Header"/>
    <w:uiPriority w:val="99"/>
    <w:rsid w:val="00263E8E"/>
    <w:rPr>
      <w:rFonts w:ascii="Arial" w:eastAsia="Arial" w:hAnsi="Arial" w:cs="Arial"/>
      <w:kern w:val="0"/>
      <w:lang w:eastAsia="ja-JP"/>
      <w14:ligatures w14:val="none"/>
    </w:rPr>
  </w:style>
  <w:style w:type="paragraph" w:styleId="Footer">
    <w:name w:val="footer"/>
    <w:basedOn w:val="Normal"/>
    <w:link w:val="FooterChar"/>
    <w:uiPriority w:val="99"/>
    <w:unhideWhenUsed/>
    <w:rsid w:val="00263E8E"/>
    <w:pPr>
      <w:tabs>
        <w:tab w:val="center" w:pos="4680"/>
        <w:tab w:val="right" w:pos="9360"/>
      </w:tabs>
      <w:spacing w:line="240" w:lineRule="auto"/>
    </w:pPr>
  </w:style>
  <w:style w:type="character" w:customStyle="1" w:styleId="FooterChar">
    <w:name w:val="Footer Char"/>
    <w:basedOn w:val="DefaultParagraphFont"/>
    <w:link w:val="Footer"/>
    <w:uiPriority w:val="99"/>
    <w:rsid w:val="00263E8E"/>
    <w:rPr>
      <w:rFonts w:ascii="Arial" w:eastAsia="Arial" w:hAnsi="Arial" w:cs="Arial"/>
      <w:kern w:val="0"/>
      <w:lang w:eastAsia="ja-JP"/>
      <w14:ligatures w14:val="none"/>
    </w:rPr>
  </w:style>
  <w:style w:type="paragraph" w:styleId="Caption">
    <w:name w:val="caption"/>
    <w:basedOn w:val="Normal"/>
    <w:next w:val="Normal"/>
    <w:uiPriority w:val="35"/>
    <w:unhideWhenUsed/>
    <w:rsid w:val="00263E8E"/>
    <w:pPr>
      <w:spacing w:after="200" w:line="240" w:lineRule="auto"/>
    </w:pPr>
    <w:rPr>
      <w:i/>
      <w:iCs/>
      <w:color w:val="0E2841" w:themeColor="text2"/>
      <w:sz w:val="18"/>
      <w:szCs w:val="18"/>
    </w:rPr>
  </w:style>
  <w:style w:type="paragraph" w:customStyle="1" w:styleId="SectionTitle">
    <w:name w:val="Section Title"/>
    <w:basedOn w:val="Heading2"/>
    <w:link w:val="SectionTitleChar"/>
    <w:qFormat/>
    <w:rsid w:val="00263E8E"/>
    <w:pPr>
      <w:spacing w:before="360" w:after="120"/>
    </w:pPr>
    <w:rPr>
      <w:rFonts w:ascii="Times New Roman" w:eastAsia="Arial" w:hAnsi="Times New Roman" w:cs="Times New Roman"/>
      <w:b/>
      <w:noProof/>
      <w:color w:val="auto"/>
    </w:rPr>
  </w:style>
  <w:style w:type="paragraph" w:customStyle="1" w:styleId="SectionSubtitle">
    <w:name w:val="Section Subtitle"/>
    <w:basedOn w:val="Heading3"/>
    <w:qFormat/>
    <w:rsid w:val="00263E8E"/>
    <w:pPr>
      <w:spacing w:before="120" w:after="120"/>
    </w:pPr>
    <w:rPr>
      <w:rFonts w:ascii="Times New Roman" w:eastAsia="Arial" w:hAnsi="Times New Roman" w:cs="Arial"/>
      <w:b/>
      <w:color w:val="auto"/>
    </w:rPr>
  </w:style>
  <w:style w:type="paragraph" w:customStyle="1" w:styleId="SectionText">
    <w:name w:val="Section Text"/>
    <w:basedOn w:val="SectionText1"/>
    <w:link w:val="SectionTextChar"/>
    <w:qFormat/>
    <w:rsid w:val="00263E8E"/>
  </w:style>
  <w:style w:type="paragraph" w:customStyle="1" w:styleId="CaptionB">
    <w:name w:val="Caption B"/>
    <w:basedOn w:val="SectionText"/>
    <w:link w:val="CaptionBChar"/>
    <w:qFormat/>
    <w:rsid w:val="00263E8E"/>
    <w:pPr>
      <w:spacing w:before="120" w:after="120"/>
    </w:pPr>
    <w:rPr>
      <w:b/>
      <w:bCs/>
    </w:rPr>
  </w:style>
  <w:style w:type="character" w:customStyle="1" w:styleId="SectionTextChar">
    <w:name w:val="Section Text Char"/>
    <w:basedOn w:val="DefaultParagraphFont"/>
    <w:link w:val="SectionText"/>
    <w:rsid w:val="00263E8E"/>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263E8E"/>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263E8E"/>
  </w:style>
  <w:style w:type="paragraph" w:styleId="TOCHeading">
    <w:name w:val="TOC Heading"/>
    <w:basedOn w:val="Heading1"/>
    <w:next w:val="Normal"/>
    <w:uiPriority w:val="39"/>
    <w:unhideWhenUsed/>
    <w:qFormat/>
    <w:rsid w:val="00263E8E"/>
    <w:pPr>
      <w:spacing w:before="240" w:after="0"/>
      <w:outlineLvl w:val="9"/>
    </w:pPr>
    <w:rPr>
      <w:sz w:val="32"/>
      <w:szCs w:val="32"/>
      <w:lang w:val="en-US"/>
    </w:rPr>
  </w:style>
  <w:style w:type="paragraph" w:styleId="TOC1">
    <w:name w:val="toc 1"/>
    <w:basedOn w:val="Normal"/>
    <w:next w:val="Normal"/>
    <w:autoRedefine/>
    <w:uiPriority w:val="39"/>
    <w:unhideWhenUsed/>
    <w:rsid w:val="00263E8E"/>
    <w:pPr>
      <w:spacing w:after="100"/>
    </w:pPr>
    <w:rPr>
      <w:rFonts w:ascii="Times New Roman" w:hAnsi="Times New Roman"/>
      <w:b/>
      <w:sz w:val="24"/>
    </w:rPr>
  </w:style>
  <w:style w:type="paragraph" w:styleId="TOC2">
    <w:name w:val="toc 2"/>
    <w:basedOn w:val="Normal"/>
    <w:next w:val="Normal"/>
    <w:autoRedefine/>
    <w:uiPriority w:val="39"/>
    <w:unhideWhenUsed/>
    <w:rsid w:val="00263E8E"/>
    <w:pPr>
      <w:spacing w:after="100"/>
      <w:ind w:left="220"/>
    </w:pPr>
    <w:rPr>
      <w:rFonts w:ascii="Times New Roman" w:hAnsi="Times New Roman"/>
      <w:sz w:val="24"/>
    </w:rPr>
  </w:style>
  <w:style w:type="paragraph" w:customStyle="1" w:styleId="SectionText1">
    <w:name w:val="Section Text1"/>
    <w:basedOn w:val="Normal"/>
    <w:link w:val="ChapterTitleChar"/>
    <w:qFormat/>
    <w:rsid w:val="00263E8E"/>
    <w:pPr>
      <w:spacing w:after="240"/>
    </w:pPr>
    <w:rPr>
      <w:rFonts w:ascii="Times New Roman" w:hAnsi="Times New Roman" w:cs="Times New Roman"/>
      <w:iCs/>
      <w:noProof/>
      <w:sz w:val="24"/>
      <w:szCs w:val="24"/>
    </w:rPr>
  </w:style>
  <w:style w:type="character" w:customStyle="1" w:styleId="SectionTitleChar">
    <w:name w:val="Section Title Char"/>
    <w:basedOn w:val="Heading1Char"/>
    <w:link w:val="SectionTitle"/>
    <w:rsid w:val="00263E8E"/>
    <w:rPr>
      <w:rFonts w:ascii="Times New Roman" w:eastAsia="Arial" w:hAnsi="Times New Roman" w:cs="Times New Roman"/>
      <w:b/>
      <w:noProof/>
      <w:color w:val="0F4761" w:themeColor="accent1" w:themeShade="BF"/>
      <w:kern w:val="0"/>
      <w:sz w:val="32"/>
      <w:szCs w:val="32"/>
      <w:lang w:eastAsia="ja-JP"/>
      <w14:ligatures w14:val="none"/>
    </w:rPr>
  </w:style>
  <w:style w:type="character" w:customStyle="1" w:styleId="ChapterTitleChar">
    <w:name w:val="Chapter Title Char"/>
    <w:basedOn w:val="SectionTitleChar"/>
    <w:link w:val="SectionText1"/>
    <w:rsid w:val="00263E8E"/>
    <w:rPr>
      <w:rFonts w:ascii="Times New Roman" w:eastAsia="Arial" w:hAnsi="Times New Roman" w:cs="Times New Roman"/>
      <w:b w:val="0"/>
      <w:iCs/>
      <w:noProof/>
      <w:color w:val="0F4761" w:themeColor="accent1" w:themeShade="BF"/>
      <w:kern w:val="0"/>
      <w:sz w:val="24"/>
      <w:szCs w:val="24"/>
      <w:lang w:eastAsia="ja-JP"/>
      <w14:ligatures w14:val="none"/>
    </w:rPr>
  </w:style>
  <w:style w:type="paragraph" w:customStyle="1" w:styleId="ChapterTitle">
    <w:name w:val="Chapter Title"/>
    <w:basedOn w:val="SectionText"/>
    <w:uiPriority w:val="4"/>
    <w:locked/>
    <w:rsid w:val="00263E8E"/>
  </w:style>
  <w:style w:type="paragraph" w:customStyle="1" w:styleId="ChapterTitleB">
    <w:name w:val="Chapter Title B"/>
    <w:basedOn w:val="Heading1"/>
    <w:uiPriority w:val="3"/>
    <w:qFormat/>
    <w:rsid w:val="00263E8E"/>
    <w:pPr>
      <w:spacing w:before="400" w:after="120"/>
    </w:pPr>
    <w:rPr>
      <w:rFonts w:ascii="Times New Roman" w:eastAsia="Arial" w:hAnsi="Times New Roman" w:cs="Arial"/>
      <w:b/>
      <w:color w:val="auto"/>
      <w:sz w:val="36"/>
      <w:u w:val="single"/>
    </w:rPr>
  </w:style>
  <w:style w:type="paragraph" w:styleId="TOC3">
    <w:name w:val="toc 3"/>
    <w:basedOn w:val="Normal"/>
    <w:next w:val="Normal"/>
    <w:autoRedefine/>
    <w:uiPriority w:val="39"/>
    <w:unhideWhenUsed/>
    <w:rsid w:val="00263E8E"/>
    <w:pPr>
      <w:spacing w:after="100"/>
      <w:ind w:left="440"/>
    </w:pPr>
    <w:rPr>
      <w:rFonts w:ascii="Times New Roman" w:hAnsi="Times New Roman"/>
      <w:sz w:val="24"/>
    </w:rPr>
  </w:style>
  <w:style w:type="paragraph" w:customStyle="1" w:styleId="BetterCaption">
    <w:name w:val="Better Caption"/>
    <w:basedOn w:val="Normal"/>
    <w:link w:val="BetterCaptionChar"/>
    <w:qFormat/>
    <w:rsid w:val="00263E8E"/>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263E8E"/>
    <w:rPr>
      <w:rFonts w:ascii="Times New Roman" w:eastAsia="Times New Roman" w:hAnsi="Times New Roman" w:cs="Times New Roman"/>
      <w:b/>
      <w:bCs/>
      <w:kern w:val="0"/>
      <w:sz w:val="24"/>
      <w:szCs w:val="24"/>
      <w:lang w:val="en" w:eastAsia="ja-JP"/>
      <w14:ligatures w14:val="none"/>
    </w:rPr>
  </w:style>
  <w:style w:type="table" w:styleId="TableGrid">
    <w:name w:val="Table Grid"/>
    <w:basedOn w:val="TableNormal"/>
    <w:uiPriority w:val="39"/>
    <w:rsid w:val="00263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63E8E"/>
    <w:rPr>
      <w:color w:val="96607D" w:themeColor="followedHyperlink"/>
      <w:u w:val="single"/>
    </w:rPr>
  </w:style>
  <w:style w:type="paragraph" w:customStyle="1" w:styleId="PrefaceTitle">
    <w:name w:val="Preface Title"/>
    <w:basedOn w:val="SectionTitle"/>
    <w:uiPriority w:val="4"/>
    <w:qFormat/>
    <w:rsid w:val="00263E8E"/>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10.xml"/><Relationship Id="rId26" Type="http://schemas.openxmlformats.org/officeDocument/2006/relationships/header" Target="header15.xml"/><Relationship Id="rId39" Type="http://schemas.openxmlformats.org/officeDocument/2006/relationships/image" Target="media/image12.png"/><Relationship Id="rId21" Type="http://schemas.openxmlformats.org/officeDocument/2006/relationships/header" Target="header12.xml"/><Relationship Id="rId34" Type="http://schemas.openxmlformats.org/officeDocument/2006/relationships/header" Target="header19.xml"/><Relationship Id="rId42" Type="http://schemas.openxmlformats.org/officeDocument/2006/relationships/image" Target="media/image14.png"/><Relationship Id="rId47" Type="http://schemas.openxmlformats.org/officeDocument/2006/relationships/header" Target="header25.xml"/><Relationship Id="rId50" Type="http://schemas.openxmlformats.org/officeDocument/2006/relationships/image" Target="media/image18.png"/><Relationship Id="rId55" Type="http://schemas.openxmlformats.org/officeDocument/2006/relationships/header" Target="header29.xml"/><Relationship Id="rId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9.xml"/><Relationship Id="rId29" Type="http://schemas.openxmlformats.org/officeDocument/2006/relationships/image" Target="media/image8.png"/><Relationship Id="rId11" Type="http://schemas.openxmlformats.org/officeDocument/2006/relationships/header" Target="header5.xml"/><Relationship Id="rId24" Type="http://schemas.openxmlformats.org/officeDocument/2006/relationships/header" Target="header14.xml"/><Relationship Id="rId32" Type="http://schemas.openxmlformats.org/officeDocument/2006/relationships/header" Target="header18.xml"/><Relationship Id="rId37" Type="http://schemas.openxmlformats.org/officeDocument/2006/relationships/header" Target="header22.xml"/><Relationship Id="rId40" Type="http://schemas.microsoft.com/office/2007/relationships/hdphoto" Target="media/hdphoto1.wdp"/><Relationship Id="rId45" Type="http://schemas.openxmlformats.org/officeDocument/2006/relationships/header" Target="header24.xml"/><Relationship Id="rId53" Type="http://schemas.openxmlformats.org/officeDocument/2006/relationships/header" Target="header28.xml"/><Relationship Id="rId58" Type="http://schemas.openxmlformats.org/officeDocument/2006/relationships/header" Target="header30.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11.xml"/><Relationship Id="rId14" Type="http://schemas.openxmlformats.org/officeDocument/2006/relationships/header" Target="header7.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header" Target="header17.xml"/><Relationship Id="rId35" Type="http://schemas.openxmlformats.org/officeDocument/2006/relationships/header" Target="header20.xml"/><Relationship Id="rId43" Type="http://schemas.openxmlformats.org/officeDocument/2006/relationships/header" Target="header23.xml"/><Relationship Id="rId48" Type="http://schemas.openxmlformats.org/officeDocument/2006/relationships/image" Target="media/image17.png"/><Relationship Id="rId56"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header" Target="header27.xml"/><Relationship Id="rId3" Type="http://schemas.openxmlformats.org/officeDocument/2006/relationships/styles" Target="styles.xml"/><Relationship Id="rId12" Type="http://schemas.openxmlformats.org/officeDocument/2006/relationships/header" Target="header6.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1.png"/><Relationship Id="rId46" Type="http://schemas.openxmlformats.org/officeDocument/2006/relationships/image" Target="media/image16.png"/><Relationship Id="rId59" Type="http://schemas.openxmlformats.org/officeDocument/2006/relationships/image" Target="media/image23.png"/><Relationship Id="rId20"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eader" Target="header1.xml"/><Relationship Id="rId15" Type="http://schemas.openxmlformats.org/officeDocument/2006/relationships/header" Target="header8.xml"/><Relationship Id="rId23" Type="http://schemas.openxmlformats.org/officeDocument/2006/relationships/header" Target="header13.xml"/><Relationship Id="rId28" Type="http://schemas.openxmlformats.org/officeDocument/2006/relationships/header" Target="header16.xml"/><Relationship Id="rId36" Type="http://schemas.openxmlformats.org/officeDocument/2006/relationships/header" Target="header21.xml"/><Relationship Id="rId49" Type="http://schemas.openxmlformats.org/officeDocument/2006/relationships/header" Target="header26.xml"/><Relationship Id="rId57" Type="http://schemas.openxmlformats.org/officeDocument/2006/relationships/image" Target="media/image22.png"/><Relationship Id="rId10" Type="http://schemas.openxmlformats.org/officeDocument/2006/relationships/header" Target="header4.xml"/><Relationship Id="rId31" Type="http://schemas.openxmlformats.org/officeDocument/2006/relationships/image" Target="media/image9.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C0C9E-43EA-4666-ABD3-68AE8CFC1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52</Pages>
  <Words>20832</Words>
  <Characters>118744</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6-14T12:21:00Z</dcterms:created>
  <dcterms:modified xsi:type="dcterms:W3CDTF">2024-06-1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JN5hDE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